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21F3" w:rsidRDefault="00D321F3" w:rsidP="00A13640">
      <w:pPr>
        <w:spacing w:after="0" w:line="480" w:lineRule="auto"/>
        <w:rPr>
          <w:rFonts w:ascii="Arial" w:hAnsi="Arial" w:cs="Arial"/>
          <w:b/>
          <w:u w:val="single"/>
          <w:lang w:val="en-US"/>
        </w:rPr>
      </w:pPr>
      <w:bookmarkStart w:id="0" w:name="_GoBack"/>
      <w:bookmarkEnd w:id="0"/>
      <w:r w:rsidRPr="00A13640">
        <w:rPr>
          <w:rFonts w:ascii="Arial" w:hAnsi="Arial" w:cs="Arial"/>
          <w:b/>
          <w:u w:val="single"/>
          <w:lang w:val="en-US"/>
        </w:rPr>
        <w:t>Supplementary Appendix 1 : Detailed methods</w:t>
      </w:r>
    </w:p>
    <w:p w:rsidR="00A13640" w:rsidRPr="00A13640" w:rsidRDefault="00A13640" w:rsidP="00A13640">
      <w:pPr>
        <w:spacing w:after="0" w:line="480" w:lineRule="auto"/>
        <w:rPr>
          <w:rFonts w:ascii="Arial" w:hAnsi="Arial" w:cs="Arial"/>
          <w:b/>
          <w:u w:val="single"/>
          <w:lang w:val="en-US"/>
        </w:rPr>
      </w:pPr>
    </w:p>
    <w:p w:rsidR="00D321F3" w:rsidRPr="00A13640" w:rsidRDefault="00D321F3" w:rsidP="00A13640">
      <w:pPr>
        <w:spacing w:after="0" w:line="480" w:lineRule="auto"/>
        <w:rPr>
          <w:rFonts w:ascii="Arial" w:hAnsi="Arial" w:cs="Arial"/>
          <w:b/>
          <w:lang w:val="en-US"/>
        </w:rPr>
      </w:pPr>
      <w:r w:rsidRPr="00A13640">
        <w:rPr>
          <w:rFonts w:ascii="Arial" w:hAnsi="Arial" w:cs="Arial"/>
          <w:b/>
          <w:lang w:val="en-US"/>
        </w:rPr>
        <w:t>Intervention: Patient-education program HAUTTIEF</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The content of the educational program can be divided into four subgroups: Education on skin disease conditions, stress management, education sessions on lifestyle factors and feedback sessions.</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i/>
          <w:lang w:val="en-US"/>
        </w:rPr>
      </w:pPr>
      <w:r w:rsidRPr="00A13640">
        <w:rPr>
          <w:rFonts w:ascii="Arial" w:hAnsi="Arial" w:cs="Arial"/>
          <w:i/>
          <w:lang w:val="en-US"/>
        </w:rPr>
        <w:t xml:space="preserve">Education on skin disease conditions </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Previous studies have shown that school interventions providing information about skin disease can have beneficial effects</w:t>
      </w:r>
      <w:sdt>
        <w:sdtPr>
          <w:rPr>
            <w:rFonts w:ascii="Arial" w:hAnsi="Arial" w:cs="Arial"/>
          </w:rPr>
          <w:alias w:val="Don't edit this field"/>
          <w:tag w:val="CitaviPlaceholder#d5d5eb5e-0a4a-44ad-a5a2-8a7b6c39534d"/>
          <w:id w:val="1214615801"/>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YThjNjMzLWM3YmMtNDk5Ny05NWM2LTE4MWY2ZTI4MTBmZCIsIlJhbmdlTGVuZ3RoIjoxLCJSZWZlcmVuY2VJZCI6ImQzZmY1M2NkLWUyODMtNGYyZC1hOWM3LTg3NThhYjE0YTI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FjaS4yMDE3LjAxLjAyOS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E2L2ouamFjaS4yMDE3LjAxLjAyOSIsIlVyaVN0cmluZyI6Imh0dHBzOi8vZG9pLm9yZy8xMC4xMDE2L2ouamFjaS4yMDE3LjAxLjAyO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AxLTI5VDEzOjI5OjI3IiwiTW9kaWZpZWRCeSI6Il9KaXlhbiIsIklkIjoiYjMxNmRhMzUtNjc3Ny00Y2MyLTg0NWMtODE3MzdmNmM2M2E5IiwiTW9kaWZpZWRPbiI6IjIwMTktMDEtMjlUMTM6Mjk6MzM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yODI0MjMwNCIsIlVyaVN0cmluZyI6Imh0dHA6Ly93d3cubmNiaS5ubG0ubmloLmdvdi9wdWJtZWQvMjgyNDIzMDQ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wMS0yOVQxMzoyOToyNyIsIk1vZGlmaWVkQnkiOiJfSml5YW4iLCJJZCI6IjI2YTcyMDQ0LTBlNDYtNDczNS04NWZiLWU4NTY1ZmZiMzQ4ZiIsIk1vZGlmaWVkT24iOiIyMDE5LTAxLTI5VDEzOjI5OjMzIiwiUHJvamVjdCI6eyIkcmVmIjoiNSJ9fV0sIk51bWJlciI6IjMiLCJPcmdhbml6YXRpb25zIjpbXSwiT3RoZXJzSW52b2x2ZWQiOltdLCJQYWdlQ291bnQiOiIxMiIsIlBhZ2VSYW5nZSI6IjxzcD5cclxuICA8bj44NDU8L24+XHJcbiAgPG5zPk9taXQ8L25zPlxyXG4gIDxvcz44NDUtODUzLmUzPC9vcz5cclxuICA8cHM+ODQ1LTg1My5lMzwvcHM+XHJcbjwvc3A+XHJcbjxvcz44NDUtODUzLmUzPC9vcz4iLCJQZXJpb2RpY2FsIjp7IiRpZCI6IjQy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ZGRnLjEzODQwIiwiRWRpdG9ycyI6W10sIkV2YWx1YXRpb25Db21wbGV4aXR5IjowLCJFdmFsdWF0aW9uU291cmNlVGV4dEZvcm1hdCI6MCwiR3JvdXBzIjpbXSwiSGFzTGFiZWwxIjpmYWxzZSwiSGFzTGFiZWwyIjpmYWxzZSwiS2V5d29yZHMiOltdLCJMYW5ndWFnZSI6ImVuZyIsIkxhbmd1YWdlQ29kZSI6ImVuIi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MxMDEyOTk0IiwiVXJpU3RyaW5nIjoiaHR0cDovL3d3dy5uY2JpLm5sbS5uaWguZ292L3B1Ym1lZC8zMTAxMjk5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}</w:instrText>
          </w:r>
          <w:r w:rsidRPr="00A13640">
            <w:rPr>
              <w:rFonts w:ascii="Arial" w:hAnsi="Arial" w:cs="Arial"/>
            </w:rPr>
            <w:fldChar w:fldCharType="separate"/>
          </w:r>
          <w:r w:rsidR="00774DA7" w:rsidRPr="00A13640">
            <w:rPr>
              <w:rFonts w:ascii="Arial" w:hAnsi="Arial" w:cs="Arial"/>
              <w:vertAlign w:val="superscript"/>
              <w:lang w:val="en-US"/>
            </w:rPr>
            <w:t>1,2</w:t>
          </w:r>
          <w:r w:rsidRPr="00A13640">
            <w:rPr>
              <w:rFonts w:ascii="Arial" w:hAnsi="Arial" w:cs="Arial"/>
            </w:rPr>
            <w:fldChar w:fldCharType="end"/>
          </w:r>
        </w:sdtContent>
      </w:sdt>
      <w:r w:rsidRPr="00A13640">
        <w:rPr>
          <w:rFonts w:ascii="Arial" w:hAnsi="Arial" w:cs="Arial"/>
          <w:lang w:val="en-US"/>
        </w:rPr>
        <w:t>. Hence, we offered sessions that provide information about skin disease. In the first 2-hour session, a dermatologist provided medical education about psoriasis and AD concerning definitions, etiology, pathophysiology, clinical symptoms, trigger factors, aspects of allergy, itch-scratch-cycle, treatment options and prognosis. In addition, several skin care sessions were offered. In three 1-hour sessions, a pharmacologist together with a dermatologic nurse specialized in skin care explained different factors that can affect the skin and skin disease. Furthermore, participants learned how to take care of their skin and hair, whereby a wide range of skin care products were illustrated.</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i/>
          <w:lang w:val="en-US"/>
        </w:rPr>
      </w:pPr>
      <w:r w:rsidRPr="00A13640">
        <w:rPr>
          <w:rFonts w:ascii="Arial" w:hAnsi="Arial" w:cs="Arial"/>
          <w:i/>
          <w:lang w:val="en-US"/>
        </w:rPr>
        <w:t>Stress management</w:t>
      </w:r>
    </w:p>
    <w:p w:rsidR="00D321F3" w:rsidRPr="00A13640" w:rsidRDefault="00D321F3" w:rsidP="00A13640">
      <w:pPr>
        <w:spacing w:after="0" w:line="480" w:lineRule="auto"/>
        <w:rPr>
          <w:rFonts w:ascii="Arial" w:hAnsi="Arial" w:cs="Arial"/>
          <w:i/>
          <w:lang w:val="en-US"/>
        </w:rPr>
      </w:pPr>
      <w:r w:rsidRPr="00A13640">
        <w:rPr>
          <w:rFonts w:ascii="Arial" w:hAnsi="Arial" w:cs="Arial"/>
          <w:i/>
          <w:lang w:val="en-US"/>
        </w:rPr>
        <w:t>Yoga</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Studies reveal that a large proportion of patients with psoriasis or atopic dermatitis suffer from stress caused by the skin disease. Stress has not only a major role in triggering flares but also has a considerable impact on mental well-being and quality of life, because it is associated with the feeling of stigmatization, being an outcast, shame and low self-esteem</w:t>
      </w:r>
      <w:sdt>
        <w:sdtPr>
          <w:rPr>
            <w:rFonts w:ascii="Arial" w:hAnsi="Arial" w:cs="Arial"/>
          </w:rPr>
          <w:alias w:val="Don't edit this field"/>
          <w:tag w:val="CitaviPlaceholder#76daa067-2f11-4215-be52-9dfae8053bed"/>
          <w:id w:val="-2057996738"/>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zcxOWE2LTc5ZGEtNDM3My05YjI1LWU4NThiYzYyY2M3YyIsIlJhbmdlTGVuZ3RoIjoxLCJSZWZlcmVuY2VJZCI6IjViNzQ4YjI1LTM0MTAtNGZkOC1iMWFmLWJlOTMzMDNlMWN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ml5YW5cXEFwcERhdGFcXExvY2FsXFxUZW1wXFxuNW9hY3JhZC50azBcXENvdmVyc1xcUm91c3NldCwgSGFsaW91YSAyMDE4IC0gU3RyZXNzIGFuZCBwc29yaWFzaXMuanBnIiwiVXJpU3RyaW5nIjoiNWI3NDhiMjUtMzQxMC00ZmQ4LWIxYWYtYmU5MzMwM2UxY2I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lqZC4xNDAz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WpkLjE0MDMyIiwiVXJpU3RyaW5nIjoiaHR0cHM6Ly9kb2kub3JnLzEwLjExMTEvaWpkLjE0MDM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I5NTBlYTljMi1hMWRjLTQ5YjAtOTAzMS03OTg5NTYwZDEwZmYiLCJNb2RpZmllZE9uIjoiMjAxOS0xMi0xMFQxNDoxOT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5NzI5MDEyIiwiVXJpU3RyaW5nIjoiaHR0cDovL3d3dy5uY2JpLm5sbS5uaWguZ292L3B1Ym1lZC8yOTcyOTAx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iamQuMTMwODQ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iamQuMTMwODQiLCJVcmlTdHJpbmciOiJodHRwczovL2RvaS5vcmcvMTAuMTExMS9iamQuMTMwOD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jNmY2QwZDYxLWQ0MWEtNGFmNS1hNjczLTFjNzA4YWMyNjkxZCIsIk1vZGlmaWVkT24iOiIyMDE5LTEyLTEwVDE0OjE5OjM5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jQ5MzA1NjciLCJVcmlTdHJpbmciOiJodHRwOi8vd3d3Lm5jYmkubmxtLm5paC5nb3YvcHVibWVkLzI0OTMwNTY3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}</w:instrText>
          </w:r>
          <w:r w:rsidRPr="00A13640">
            <w:rPr>
              <w:rFonts w:ascii="Arial" w:hAnsi="Arial" w:cs="Arial"/>
            </w:rPr>
            <w:fldChar w:fldCharType="separate"/>
          </w:r>
          <w:r w:rsidR="00774DA7" w:rsidRPr="00A13640">
            <w:rPr>
              <w:rFonts w:ascii="Arial" w:hAnsi="Arial" w:cs="Arial"/>
              <w:vertAlign w:val="superscript"/>
              <w:lang w:val="en-US"/>
            </w:rPr>
            <w:t>3,4</w:t>
          </w:r>
          <w:r w:rsidRPr="00A13640">
            <w:rPr>
              <w:rFonts w:ascii="Arial" w:hAnsi="Arial" w:cs="Arial"/>
            </w:rPr>
            <w:fldChar w:fldCharType="end"/>
          </w:r>
        </w:sdtContent>
      </w:sdt>
      <w:r w:rsidRPr="00A13640">
        <w:rPr>
          <w:rFonts w:ascii="Arial" w:hAnsi="Arial" w:cs="Arial"/>
          <w:lang w:val="en-US"/>
        </w:rPr>
        <w:t>. As positive effects for yoga on symptoms of stress are described, we have implemented yoga in our training</w:t>
      </w:r>
      <w:sdt>
        <w:sdtPr>
          <w:rPr>
            <w:rFonts w:ascii="Arial" w:hAnsi="Arial" w:cs="Arial"/>
          </w:rPr>
          <w:alias w:val="Don't edit this field"/>
          <w:tag w:val="CitaviPlaceholder#29010121-5df5-40f7-bd55-dd01a7bcbf49"/>
          <w:id w:val="-844250443"/>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Tk4OTI0LTQzMmUtNDc1OS1iNWUxLTgyNGZmY2E1ZDcyMiIsIlJhbmdlTGVuZ3RoIjoxLCJSZWZlcmVuY2VJZCI6IjE2MGIwNDYwLTZlNDItNDJkNi1hMTUyLTYwOTc5MDQ0NzM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aml5YW5cXEFwcERhdGFcXExvY2FsXFxUZW1wXFxuNW9hY3JhZC50azBcXENvdmVyc1xcQnJlZWR2ZWx0LCBBbWFudmVybWV6IGV0IGFsIDIwMTkgLSBUaGUgRWZmZWN0cyBvZiBNZWRpdGF0aW9uLmpwZyIsIlVyaVN0cmluZyI6IjE2MGIwNDYwLTZlNDItNDJkNi1hMTUyLTYwOTc5MDQ0NzM3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nBzeXQuMjAxOS4wMDE5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g5L2Zwc3l0LjIwMTkuMDAxOTMiLCJVcmlTdHJpbmciOiJodHRwczovL2RvaS5vcmcvMTAuMzM4OS9mcHN5dC4yMDE5LjAwMTk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I3ZDIyYmY5NS0wOWE5LTRkMzgtODg4NC01MzM2NWFlYTg0MDkiLCJNb2RpZmllZE9uIjoiMjAxOS0xMi0xMFQxNDoxOToz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xMDY4ODQyIiwiVXJpU3RyaW5nIjoiaHR0cDovL3d3dy5uY2JpLm5sbS5uaWguZ292L3B1Ym1lZC8zMTA2ODg0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l5YW4iLCJDcmVhdGVkT24iOiIyMDE5LTEyLTEwVDE0OjE5OjI5IiwiTW9kaWZpZWRCeSI6Il9KaXlhbiIsIklkIjoiMGJhNTNkN2EtZDMzOS00MDc3LThiNDYtNTdmMGI1NWU1MzM5IiwiTW9kaWZpZWRPbiI6IjIwMTktMTItMTBUMTQ6MTk6Mzk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2NDkxODUyIiwiVXJpU3RyaW5nIjoiaHR0cHM6Ly93d3cubmNiaS5ubG0ubmloLmdvdi9wbWMvYXJ0aWNsZXMvUE1DNjQ5MTg1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}</w:instrText>
          </w:r>
          <w:r w:rsidRPr="00A13640">
            <w:rPr>
              <w:rFonts w:ascii="Arial" w:hAnsi="Arial" w:cs="Arial"/>
            </w:rPr>
            <w:fldChar w:fldCharType="separate"/>
          </w:r>
          <w:r w:rsidR="00774DA7" w:rsidRPr="00A13640">
            <w:rPr>
              <w:rFonts w:ascii="Arial" w:hAnsi="Arial" w:cs="Arial"/>
              <w:vertAlign w:val="superscript"/>
              <w:lang w:val="en-US"/>
            </w:rPr>
            <w:t>5</w:t>
          </w:r>
          <w:r w:rsidRPr="00A13640">
            <w:rPr>
              <w:rFonts w:ascii="Arial" w:hAnsi="Arial" w:cs="Arial"/>
            </w:rPr>
            <w:fldChar w:fldCharType="end"/>
          </w:r>
        </w:sdtContent>
      </w:sdt>
      <w:r w:rsidRPr="00A13640">
        <w:rPr>
          <w:rFonts w:ascii="Arial" w:hAnsi="Arial" w:cs="Arial"/>
          <w:lang w:val="en-US"/>
        </w:rPr>
        <w:t>. The first session started with a theoretical explanation about how and why these sessions are incorporated into the program. Yoga combines many stress-reducing techniques, including stretching, breathing exercises and meditation</w:t>
      </w:r>
      <w:sdt>
        <w:sdtPr>
          <w:rPr>
            <w:rFonts w:ascii="Arial" w:hAnsi="Arial" w:cs="Arial"/>
          </w:rPr>
          <w:alias w:val="Don't edit this field"/>
          <w:tag w:val="CitaviPlaceholder#b096a7d8-f343-405f-a74f-fd6975ec6bd8"/>
          <w:id w:val="-52542031"/>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GI3NjNmLTNkNTctNGE3MC04OWU1LWY4NDA4NjVkNTRmZCIsIlJhbmdlTGVuZ3RoIjoxLCJSZWZlcmVuY2VJZCI6IjkxZmViNWZkLTFjMjItNGU1Mi1iMTNhLTUzZmUyYTBiYzRi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aXlhblxcQXBwRGF0YVxcTG9jYWxcXFRlbXBcXG41b2FjcmFkLnRrMFxcQ292ZXJzXFxQYXNjb2UsIEJhdWVyIDIwMTUgLSBBIHN5c3RlbWF0aWMgcmV2aWV3IG9mIHJhbmRvbWlzZWQuanBnIiwiVXJpU3RyaW5nIjoiOTFmZWI1ZmQtMWMyMi00ZTUyLWIxM2EtNTNmZTJhMGJjNGJ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nBzeWNoaXJlcy4yMDE1LjA3LjAx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cHN5Y2hpcmVzLjIwMTUuMDcuMDEzIiwiVXJpU3RyaW5nIjoiaHR0cHM6Ly9kb2kub3JnLzEwLjEwMTYvai5qcHN5Y2hpcmVzLjIwMTUuMDcuMDE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I3YTMyOTRmYS0wY2UzLTQyYjctYTUyYy1hNTljYWE0OGYyN2EiLCJNb2RpZmllZE9uIjoiMjAxOS0xMi0xMFQxNDoxOT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2MjI4NDI5IiwiVXJpU3RyaW5nIjoiaHR0cDovL3d3dy5uY2JpLm5sbS5uaWguZ292L3B1Ym1lZC8yNjIyODQy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}</w:instrText>
          </w:r>
          <w:r w:rsidRPr="00A13640">
            <w:rPr>
              <w:rFonts w:ascii="Arial" w:hAnsi="Arial" w:cs="Arial"/>
            </w:rPr>
            <w:fldChar w:fldCharType="separate"/>
          </w:r>
          <w:r w:rsidR="00774DA7" w:rsidRPr="00A13640">
            <w:rPr>
              <w:rFonts w:ascii="Arial" w:hAnsi="Arial" w:cs="Arial"/>
              <w:vertAlign w:val="superscript"/>
              <w:lang w:val="en-US"/>
            </w:rPr>
            <w:t>6</w:t>
          </w:r>
          <w:r w:rsidRPr="00A13640">
            <w:rPr>
              <w:rFonts w:ascii="Arial" w:hAnsi="Arial" w:cs="Arial"/>
            </w:rPr>
            <w:fldChar w:fldCharType="end"/>
          </w:r>
        </w:sdtContent>
      </w:sdt>
      <w:r w:rsidRPr="00A13640">
        <w:rPr>
          <w:rFonts w:ascii="Arial" w:hAnsi="Arial" w:cs="Arial"/>
          <w:lang w:val="en-US"/>
        </w:rPr>
        <w:t xml:space="preserve">. In the first run of the </w:t>
      </w:r>
      <w:r w:rsidRPr="00A13640">
        <w:rPr>
          <w:rFonts w:ascii="Arial" w:hAnsi="Arial" w:cs="Arial"/>
          <w:lang w:val="en-US"/>
        </w:rPr>
        <w:lastRenderedPageBreak/>
        <w:t>study, 8 h of yoga instruction were offered. However, as this amount was reported as excessive by patients, the number of hours was reduced to 4 for the second and third study run. At the same time, the sports lessons were increased from 4 h to 8 h.</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lang w:val="en-US"/>
        </w:rPr>
      </w:pPr>
      <w:r w:rsidRPr="00A13640">
        <w:rPr>
          <w:rFonts w:ascii="Arial" w:hAnsi="Arial" w:cs="Arial"/>
          <w:i/>
          <w:lang w:val="en-US"/>
        </w:rPr>
        <w:t>Physical training</w:t>
      </w:r>
      <w:r w:rsidRPr="00A13640">
        <w:rPr>
          <w:rFonts w:ascii="Arial" w:hAnsi="Arial" w:cs="Arial"/>
          <w:lang w:val="en-US"/>
        </w:rPr>
        <w:t xml:space="preserve"> </w:t>
      </w:r>
    </w:p>
    <w:p w:rsidR="00D321F3" w:rsidRPr="00A13640" w:rsidRDefault="00D321F3" w:rsidP="00A13640">
      <w:pPr>
        <w:spacing w:after="0" w:line="480" w:lineRule="auto"/>
        <w:rPr>
          <w:rFonts w:ascii="Arial" w:hAnsi="Arial" w:cs="Arial"/>
          <w:i/>
          <w:lang w:val="en-US"/>
        </w:rPr>
      </w:pPr>
      <w:r w:rsidRPr="00A13640">
        <w:rPr>
          <w:rFonts w:ascii="Arial" w:hAnsi="Arial" w:cs="Arial"/>
          <w:lang w:val="en-US"/>
        </w:rPr>
        <w:t>Exercise can help to reduce anxiety and stress-related symptoms</w:t>
      </w:r>
      <w:sdt>
        <w:sdtPr>
          <w:rPr>
            <w:rFonts w:ascii="Arial" w:hAnsi="Arial" w:cs="Arial"/>
          </w:rPr>
          <w:alias w:val="Don't edit this field"/>
          <w:tag w:val="CitaviPlaceholder#3a06bd45-feaa-4b48-918a-885033774ab0"/>
          <w:id w:val="350691744"/>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zc2NTlmLTcwYmQtNDg0OS05MTgxLWM1NDY5YTdkZDIyNyIsIlJhbmdlTGVuZ3RoIjoxLCJSZWZlcmVuY2VJZCI6Ijc1NjA3ZmRiLTVmNTYtNDQxMi05NTZmLTE4MTI1ZWViZTQ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aml5YW5cXEFwcERhdGFcXExvY2FsXFxUZW1wXFxuNW9hY3JhZC50azBcXENvdmVyc1xcU3R1YmJzLCBWYW5jYW1wZm9ydCBldCBhbCAyMDE3IC0gQW4gZXhhbWluYXRpb24gb2YgdGhlIGFueGlvbHl0aWMuanBnIiwiVXJpU3RyaW5nIjoiNzU2MDdmZGItNWY1Ni00NDEyLTk1NmYtMTgxMjVlZWJlND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zeWNocmVzLjIwMTYuMTIuM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wc3ljaHJlcy4yMDE2LjEyLjAyMCIsIlVyaVN0cmluZyI6Imh0dHBzOi8vZG9pLm9yZy8xMC4xMDE2L2oucHN5Y2hyZXMuMjAxNi4xMi4wMj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jNiZjNjNDZiLTdiN2YtNGZiZS05MmE2LTNiNmI3YzVkZDAzMiIsIk1vZGlmaWVkT24iOiIyMDE5LTEyLTEwVDE0OjE5OjM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gwODg3MDQiLCJVcmlTdHJpbmciOiJodHRwOi8vd3d3Lm5jYmkubmxtLm5paC5nb3YvcHVibWVkLzI4MDg4Nz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}</w:instrText>
          </w:r>
          <w:r w:rsidRPr="00A13640">
            <w:rPr>
              <w:rFonts w:ascii="Arial" w:hAnsi="Arial" w:cs="Arial"/>
            </w:rPr>
            <w:fldChar w:fldCharType="separate"/>
          </w:r>
          <w:r w:rsidR="00774DA7" w:rsidRPr="00A13640">
            <w:rPr>
              <w:rFonts w:ascii="Arial" w:hAnsi="Arial" w:cs="Arial"/>
              <w:vertAlign w:val="superscript"/>
              <w:lang w:val="en-US"/>
            </w:rPr>
            <w:t>7</w:t>
          </w:r>
          <w:r w:rsidRPr="00A13640">
            <w:rPr>
              <w:rFonts w:ascii="Arial" w:hAnsi="Arial" w:cs="Arial"/>
            </w:rPr>
            <w:fldChar w:fldCharType="end"/>
          </w:r>
        </w:sdtContent>
      </w:sdt>
      <w:r w:rsidRPr="00A13640">
        <w:rPr>
          <w:rFonts w:ascii="Arial" w:hAnsi="Arial" w:cs="Arial"/>
          <w:lang w:val="en-US"/>
        </w:rPr>
        <w:t>. Furthermore, patients with chronic skin diseases such as psoriasis or atopic dermatitis are prone to the development of systemic metabolic co-morbidities such as diabetes, obesity and cardiovascular disease</w:t>
      </w:r>
      <w:sdt>
        <w:sdtPr>
          <w:rPr>
            <w:rFonts w:ascii="Arial" w:hAnsi="Arial" w:cs="Arial"/>
          </w:rPr>
          <w:alias w:val="Don't edit this field"/>
          <w:tag w:val="CitaviPlaceholder#19902258-a4a6-4c7c-a0a6-0505afeb83be"/>
          <w:id w:val="187100608"/>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GYzMTNhLTBmMjMtNGQyOS05NGM5LWY2OTZmMDg3NDVmYSIsIlJhbmdlTGVuZ3RoIjoxLCJSZWZlcmVuY2VJZCI6ImQ2YTJiYjIxLThiOGEtNDJkMC04ODBmLWNiYjcwNWNkNWQ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aml5YW5cXEFwcERhdGFcXExvY2FsXFxUZW1wXFxuNW9hY3JhZC50azBcXENvdmVyc1xcR290dGxpZWIsIERhbm4gMjAwOSAtIENvbW9yYmlkaXRpZXMgaW4gcGF0aWVudHMgd2l0aCBwc29yaWFzaXMuanBnIiwiVXJpU3RyaW5nIjoiZDZhMmJiMjEtOGI4YS00MmQwLTg4MGYtY2JiNzA1Y2Q1ZDB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W1qbWVkLjIwMDkuMDYuMDI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5NTg4OTQiLCJVcmlTdHJpbmciOiJodHRwOi8vd3d3Lm5jYmkubmxtLm5paC5nb3YvcHVibWVkLzE5OTU4ODk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JmNDc4MGI2ZC0zNWM5LTQwYjQtYTIxZi0wOTFhZWE0MGM1ZmQiLCJNb2RpZmllZE9uIjoiMjAxOS0xMi0xMFQxNDoxOT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bWptZWQuMjAwOS4wNi4wMjEiLCJVcmlTdHJpbmciOiJodHRwczovL2RvaS5vcmcvMTAuMTAxNi9qLmFtam1lZC4yMDA5LjA2LjAy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FsbC4xMjY4NS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ExL2FsbC4xMjY4NSIsIlVyaVN0cmluZyI6Imh0dHBzOi8vZG9pLm9yZy8xMC4xMTExL2FsbC4xMjY4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EyLTEwVDE0OjE5OjI5IiwiTW9kaWZpZWRCeSI6Il9KaXlhbiIsIklkIjoiM2YzOWNkOGQtYjYzNy00NjM2LWI4NWMtMDA5NjFhOWJhZDQzIiwiTW9kaWZpZWRPbiI6IjIwMTktMTItMTBUMTQ6MTk6Mzk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yNjE0ODEyOSIsIlVyaVN0cmluZyI6Imh0dHA6Ly93d3cubmNiaS5ubG0ubmloLmdvdi9wdWJtZWQvMjYxNDgxMj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}</w:instrText>
          </w:r>
          <w:r w:rsidRPr="00A13640">
            <w:rPr>
              <w:rFonts w:ascii="Arial" w:hAnsi="Arial" w:cs="Arial"/>
            </w:rPr>
            <w:fldChar w:fldCharType="separate"/>
          </w:r>
          <w:r w:rsidR="00774DA7" w:rsidRPr="00A13640">
            <w:rPr>
              <w:rFonts w:ascii="Arial" w:hAnsi="Arial" w:cs="Arial"/>
              <w:vertAlign w:val="superscript"/>
              <w:lang w:val="en-US"/>
            </w:rPr>
            <w:t>8,9</w:t>
          </w:r>
          <w:r w:rsidRPr="00A13640">
            <w:rPr>
              <w:rFonts w:ascii="Arial" w:hAnsi="Arial" w:cs="Arial"/>
            </w:rPr>
            <w:fldChar w:fldCharType="end"/>
          </w:r>
        </w:sdtContent>
      </w:sdt>
      <w:r w:rsidRPr="00A13640">
        <w:rPr>
          <w:rFonts w:ascii="Arial" w:hAnsi="Arial" w:cs="Arial"/>
          <w:lang w:val="en-US"/>
        </w:rPr>
        <w:t>. As physical activity is an essential part of managing and preventing these co-morbidities, we included sports in our HautTief program</w:t>
      </w:r>
      <w:sdt>
        <w:sdtPr>
          <w:rPr>
            <w:rFonts w:ascii="Arial" w:hAnsi="Arial" w:cs="Arial"/>
          </w:rPr>
          <w:alias w:val="Don't edit this field"/>
          <w:tag w:val="CitaviPlaceholder#c902fe7f-afe8-4bcc-8b7c-309612b6d122"/>
          <w:id w:val="-827129108"/>
          <w:placeholder>
            <w:docPart w:val="0312358EFCF94CE09DA04D9B89978C90"/>
          </w:placeholder>
        </w:sdtPr>
        <w:sdtEndPr/>
        <w:sdtContent>
          <w:r w:rsidRPr="00A13640">
            <w:rPr>
              <w:rFonts w:ascii="Arial" w:hAnsi="Arial" w:cs="Arial"/>
            </w:rPr>
            <w:fldChar w:fldCharType="begin"/>
          </w:r>
          <w:r w:rsidR="00774DA7" w:rsidRPr="00A13640">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TE2OGNiLTAzMDUtNDU5NC04NGVkLTE4ZDAxMTZhMWNkMyIsIlJhbmdlTGVuZ3RoIjoyLCJSZWZlcmVuY2VJZCI6IjZiMDJkYjMxLWYyNzEtNDgwZi05ZDIwLTUyYjg5NTJmY2R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bGVubiIsIkxhc3ROYW1lIjoiR2Flc3NlciIsIk1pZGRsZU5hbWUiOiJBLiIsIlByb3RlY3RlZCI6ZmFsc2UsIlNleCI6MiwiQ3JlYXRlZEJ5IjoiX0ppeWFuIiwiQ3JlYXRlZE9uIjoiMjAxOS0xMi0xMFQxNDozNToyOSIsIk1vZGlmaWVkQnkiOiJfSml5YW4iLCJJZCI6IjE5OWRmODNmLTI2MTAtNGIzNi05NTFiLTczMjc1MDgwMTg3YSIsIk1vZGlmaWVkT24iOiIyMDE5LTEyLTEwVDE0OjM1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}</w:instrText>
          </w:r>
          <w:r w:rsidRPr="00A13640">
            <w:rPr>
              <w:rFonts w:ascii="Arial" w:hAnsi="Arial" w:cs="Arial"/>
            </w:rPr>
            <w:fldChar w:fldCharType="separate"/>
          </w:r>
          <w:r w:rsidR="00774DA7" w:rsidRPr="00A13640">
            <w:rPr>
              <w:rFonts w:ascii="Arial" w:hAnsi="Arial" w:cs="Arial"/>
              <w:vertAlign w:val="superscript"/>
              <w:lang w:val="en-US"/>
            </w:rPr>
            <w:t>10</w:t>
          </w:r>
          <w:r w:rsidRPr="00A13640">
            <w:rPr>
              <w:rFonts w:ascii="Arial" w:hAnsi="Arial" w:cs="Arial"/>
            </w:rPr>
            <w:fldChar w:fldCharType="end"/>
          </w:r>
        </w:sdtContent>
      </w:sdt>
      <w:r w:rsidRPr="00A13640">
        <w:rPr>
          <w:rFonts w:ascii="Arial" w:hAnsi="Arial" w:cs="Arial"/>
          <w:lang w:val="en-US"/>
        </w:rPr>
        <w:t>. The aim of sports lessons was to familiarize participants with a variety of sports, to encourage physical activity on a regular basis and to increase physical health. In total 8 h were offered.</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lang w:val="en-US"/>
        </w:rPr>
      </w:pPr>
      <w:r w:rsidRPr="00A13640">
        <w:rPr>
          <w:rFonts w:ascii="Arial" w:hAnsi="Arial" w:cs="Arial"/>
          <w:i/>
          <w:lang w:val="en-US"/>
        </w:rPr>
        <w:t>Mindfulness</w:t>
      </w:r>
      <w:r w:rsidRPr="00A13640">
        <w:rPr>
          <w:rFonts w:ascii="Arial" w:hAnsi="Arial" w:cs="Arial"/>
          <w:lang w:val="en-US"/>
        </w:rPr>
        <w:t xml:space="preserve"> </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Mindfulness Meditation is a form of meditation with Buddhist roots based on paying attention to the present moment in a non-judgmental state. Elements such as attention control, emotion regulation and self-awareness may enhance self-regulation, stress reduction and increase well-being</w:t>
      </w:r>
      <w:sdt>
        <w:sdtPr>
          <w:rPr>
            <w:rFonts w:ascii="Arial" w:hAnsi="Arial" w:cs="Arial"/>
          </w:rPr>
          <w:alias w:val="Don't edit this field"/>
          <w:tag w:val="CitaviPlaceholder#d3f860d9-d8bd-4be4-9e1a-205d666af5a3"/>
          <w:id w:val="1484199063"/>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DM1NDAwLTk4OTEtNDg2MC05ZDhiLWRmYjk0MGNlMDIwYSIsIlJhbmdlTGVuZ3RoIjoyLCJSZWZlcmVuY2VJZCI6IjY3NTRkMDNiLWMxZjgtNDMwOC1hMWQ5LTc1YTAwYzE0NWQ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ml5YW5cXEFwcERhdGFcXExvY2FsXFxUZW1wXFxuNW9hY3JhZC50azBcXENvdmVyc1xcVGFuZywgSMO2bHplbCBldCBhbCAyMDE1IC0gVGhlIG5ldXJvc2NpZW5jZSBvZiBtaW5kZnVsbmVzcyBtZWRpdGF0aW9uLmpwZyIsIlVyaVN0cmluZyI6IjY3NTRkMDNiLWMxZjgtNDMwOC1hMWQ5LTc1YTAwYzE0NWQ0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cm4zOTE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gvbnJuMzkxNiIsIlVyaVN0cmluZyI6Imh0dHBzOi8vZG9pLm9yZy8xMC4xMDM4L25ybjM5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jhlNGUxY2M5LWE5M2EtNDIzYS1hNDAxLTVhNzBhZDkxNmY0MSIsIk1vZGlmaWVkT24iOiIyMDE5LTEyLTEwVDE0OjE5OjM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U3ODM2MTIiLCJVcmlTdHJpbmciOiJodHRwOi8vd3d3Lm5jYmkubmxtLm5paC5nb3YvcHVibWVkLzI1NzgzNjE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}</w:instrText>
          </w:r>
          <w:r w:rsidRPr="00A13640">
            <w:rPr>
              <w:rFonts w:ascii="Arial" w:hAnsi="Arial" w:cs="Arial"/>
            </w:rPr>
            <w:fldChar w:fldCharType="separate"/>
          </w:r>
          <w:r w:rsidR="00774DA7" w:rsidRPr="00A13640">
            <w:rPr>
              <w:rFonts w:ascii="Arial" w:hAnsi="Arial" w:cs="Arial"/>
              <w:vertAlign w:val="superscript"/>
              <w:lang w:val="en-US"/>
            </w:rPr>
            <w:t>11</w:t>
          </w:r>
          <w:r w:rsidRPr="00A13640">
            <w:rPr>
              <w:rFonts w:ascii="Arial" w:hAnsi="Arial" w:cs="Arial"/>
            </w:rPr>
            <w:fldChar w:fldCharType="end"/>
          </w:r>
        </w:sdtContent>
      </w:sdt>
      <w:r w:rsidRPr="00A13640">
        <w:rPr>
          <w:rFonts w:ascii="Arial" w:hAnsi="Arial" w:cs="Arial"/>
          <w:lang w:val="en-US"/>
        </w:rPr>
        <w:t>. Because of these positive effects, the implementation of Meditation training into the educational program may be beneficial to our study population. Three 2-h sessions were offered.</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i/>
          <w:lang w:val="en-US"/>
        </w:rPr>
      </w:pPr>
      <w:r w:rsidRPr="00A13640">
        <w:rPr>
          <w:rFonts w:ascii="Arial" w:hAnsi="Arial" w:cs="Arial"/>
          <w:i/>
          <w:lang w:val="en-US"/>
        </w:rPr>
        <w:t xml:space="preserve">Progressive muscle relaxation (PMR) </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Jacobson's progressive muscle relaxation is a technique that is designed to induce feelings of deep relaxation of the body by tensing and relaxing certain muscle groups consciously while observing and discriminating the resulting physical sensations</w:t>
      </w:r>
      <w:sdt>
        <w:sdtPr>
          <w:rPr>
            <w:rFonts w:ascii="Arial" w:hAnsi="Arial" w:cs="Arial"/>
          </w:rPr>
          <w:alias w:val="Don't edit this field"/>
          <w:tag w:val="CitaviPlaceholder#8d77566b-8306-4f42-bfe3-95e0ff51e905"/>
          <w:id w:val="4871997"/>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GQ0ODcxLTRhMjAtNDhkYy1iZDkyLTAzMjFhZTU2MjU2NSIsIlJhbmdlTGVuZ3RoIjoyLCJSZWZlcmVuY2VJZCI6ImQ5Njk4ZTg4LWEwMmItNDM3MC04ZjZkLTNkY2ZkNjVmNDE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ml5YW5cXEFwcERhdGFcXExvY2FsXFxUZW1wXFxuNW9hY3JhZC50azBcXENvdmVyc1xcQ2hlbGxldywgRXZhbnMgZXQgYWwgMjAxNSAtIFRoZSBlZmZlY3Qgb2YgcHJvZ3Jlc3NpdmUgbXVzY2xlLmpwZyIsIlVyaVN0cmluZyI6ImQ5Njk4ZTg4LWEwMmItNDM3MC04ZjZkLTNkY2ZkNjVmNDE0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DkvMTAyNTM4OTAuMjAxNS4xMDUzNDU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xMDkvMTAyNTM4OTAuMjAxNS4xMDUzNDU0IiwiVXJpU3RyaW5nIjoiaHR0cHM6Ly9kb2kub3JnLzEwLjMxMDkvMTAyNTM4OTAuMjAxNS4xMDUzND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I2OGQzZDI0Mi1kZThmLTRhNzItYmVhZS05ODZkOTE0ZTcyYTMiLCJNb2RpZmllZE9uIjoiMjAxOS0xMi0xMFQxNDoxOToz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2MTMwMzg3IiwiVXJpU3RyaW5nIjoiaHR0cDovL3d3dy5uY2JpLm5sbS5uaWguZ292L3B1Ym1lZC8yNjEzMDM4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}</w:instrText>
          </w:r>
          <w:r w:rsidRPr="00A13640">
            <w:rPr>
              <w:rFonts w:ascii="Arial" w:hAnsi="Arial" w:cs="Arial"/>
            </w:rPr>
            <w:fldChar w:fldCharType="separate"/>
          </w:r>
          <w:r w:rsidR="00774DA7" w:rsidRPr="00A13640">
            <w:rPr>
              <w:rFonts w:ascii="Arial" w:hAnsi="Arial" w:cs="Arial"/>
              <w:vertAlign w:val="superscript"/>
              <w:lang w:val="en-US"/>
            </w:rPr>
            <w:t>12</w:t>
          </w:r>
          <w:r w:rsidRPr="00A13640">
            <w:rPr>
              <w:rFonts w:ascii="Arial" w:hAnsi="Arial" w:cs="Arial"/>
            </w:rPr>
            <w:fldChar w:fldCharType="end"/>
          </w:r>
        </w:sdtContent>
      </w:sdt>
      <w:r w:rsidRPr="00A13640">
        <w:rPr>
          <w:rFonts w:ascii="Arial" w:hAnsi="Arial" w:cs="Arial"/>
          <w:lang w:val="en-US"/>
        </w:rPr>
        <w:t>. To reduce psychological distress and anxiety symptoms while improving well-being, we presented PMR as a stress-management method that was taught in four 1-h sessions</w:t>
      </w:r>
      <w:sdt>
        <w:sdtPr>
          <w:rPr>
            <w:rFonts w:ascii="Arial" w:hAnsi="Arial" w:cs="Arial"/>
          </w:rPr>
          <w:alias w:val="Don't edit this field"/>
          <w:tag w:val="CitaviPlaceholder#bbba7571-03b5-49b6-adfe-dc256a723ddd"/>
          <w:id w:val="-295063852"/>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DM0NWEyLWE1YjQtNDhmNy05YWI4LTI5ZGIwNjRmZjNiZSIsIlJhbmdlTGVuZ3RoIjoyLCJSZWZlcmVuY2VJZCI6IjRiOTMzODk2LTg4NGQtNDY2Yi04NTVjLTI0Yjg5NjQwMDU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aXlhblxcQXBwRGF0YVxcTG9jYWxcXFRlbXBcXG41b2FjcmFkLnRrMFxcQ292ZXJzXFxWYW5jYW1wZm9ydCwgQ29ycmVsbCBldCBhbCAyMDEzIC0gUHJvZ3Jlc3NpdmUgbXVzY2xlIHJlbGF4YXRpb24gaW4gcGVyc29ucy5qcGciLCJVcmlTdHJpbmciOiI0YjkzMzg5Ni04ODRkLTQ2NmItODU1Yy0yNGI4OTY0MDA1O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yNjkyMTU1MTI0NTU1Mz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I4NDMzNTMiLCJVcmlTdHJpbmciOiJodHRwOi8vd3d3Lm5jYmkubmxtLm5paC5nb3YvcHVibWVkLzIyODQzMzU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I1NjllNzEzMy0xMzNhLTRhNjctOWVlOS01OWQxZTYyOWEyY2MiLCJNb2RpZmllZE9uIjoiMjAxOS0xMi0xMFQxNDoxOToz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zcvMDI2OTIxNTUxMjQ1NTUzMSIsIlVyaVN0cmluZyI6Imh0dHBzOi8vZG9pLm9yZy8xMC4xMTc3LzAyNjkyMTU1MTI0NTU1Mz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}</w:instrText>
          </w:r>
          <w:r w:rsidRPr="00A13640">
            <w:rPr>
              <w:rFonts w:ascii="Arial" w:hAnsi="Arial" w:cs="Arial"/>
            </w:rPr>
            <w:fldChar w:fldCharType="separate"/>
          </w:r>
          <w:r w:rsidR="00774DA7" w:rsidRPr="00A13640">
            <w:rPr>
              <w:rFonts w:ascii="Arial" w:hAnsi="Arial" w:cs="Arial"/>
              <w:vertAlign w:val="superscript"/>
              <w:lang w:val="en-US"/>
            </w:rPr>
            <w:t>13</w:t>
          </w:r>
          <w:r w:rsidRPr="00A13640">
            <w:rPr>
              <w:rFonts w:ascii="Arial" w:hAnsi="Arial" w:cs="Arial"/>
            </w:rPr>
            <w:fldChar w:fldCharType="end"/>
          </w:r>
        </w:sdtContent>
      </w:sdt>
      <w:r w:rsidRPr="00A13640">
        <w:rPr>
          <w:rFonts w:ascii="Arial" w:hAnsi="Arial" w:cs="Arial"/>
          <w:lang w:val="en-US"/>
        </w:rPr>
        <w:t>.</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i/>
          <w:iCs/>
          <w:lang w:val="en-US"/>
        </w:rPr>
      </w:pPr>
      <w:r w:rsidRPr="00A13640">
        <w:rPr>
          <w:rFonts w:ascii="Arial" w:hAnsi="Arial" w:cs="Arial"/>
          <w:i/>
          <w:iCs/>
          <w:lang w:val="en-US"/>
        </w:rPr>
        <w:lastRenderedPageBreak/>
        <w:t>Education sessions on lifestyle factors</w:t>
      </w:r>
    </w:p>
    <w:p w:rsidR="00D321F3" w:rsidRPr="00A13640" w:rsidRDefault="00D321F3" w:rsidP="00A13640">
      <w:pPr>
        <w:spacing w:after="0" w:line="480" w:lineRule="auto"/>
        <w:rPr>
          <w:rFonts w:ascii="Arial" w:hAnsi="Arial" w:cs="Arial"/>
          <w:i/>
          <w:lang w:val="en-US"/>
        </w:rPr>
      </w:pPr>
      <w:r w:rsidRPr="00A13640">
        <w:rPr>
          <w:rFonts w:ascii="Arial" w:hAnsi="Arial" w:cs="Arial"/>
          <w:i/>
          <w:lang w:val="en-US"/>
        </w:rPr>
        <w:t xml:space="preserve">Nutrition </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Atopic dermatitis and food allergies often coexist and may require dietary modifications if food allergens trigger severe clinical reactions</w:t>
      </w:r>
      <w:sdt>
        <w:sdtPr>
          <w:rPr>
            <w:rFonts w:ascii="Arial" w:hAnsi="Arial" w:cs="Arial"/>
          </w:rPr>
          <w:alias w:val="Don't edit this field"/>
          <w:tag w:val="CitaviPlaceholder#4471a1a4-5c48-43a5-b9ef-c3cd7347fda6"/>
          <w:id w:val="386841044"/>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TE0N2JhLTA4ZmQtNGVkMy1hMWJkLWQwYjc0Zjk5YjgyOSIsIlJhbmdlTGVuZ3RoIjoyLCJSZWZlcmVuY2VJZCI6ImMyNzdlMTJjLTAwZTQtNGIxMS04NGViLTE1YmMzZTAzNDU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aXlhblxcQXBwRGF0YVxcTG9jYWxcXFRlbXBcXG41b2FjcmFkLnRrMFxcQ292ZXJzXFxNYXN0cm9yaWxsaSwgQ2FmZmFyZWxsaSBldCBhbCAyMDE3IC0gRm9vZCBhbGxlcmd5IGFuZCBhdG9waWMgZGVybWF0aXRpcy5qcGciLCJVcmlTdHJpbmciOiJjMjc3ZTEyYy0wMGU0LTRiMTEtODRlYi0xNWJjM2UwMzQ1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cGFpLjEyODM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5MTE3NDMxIiwiVXJpU3RyaW5nIjoiaHR0cDovL3d3dy5uY2JpLm5sbS5uaWguZ292L3B1Ym1lZC8yOTExNzQ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l5YW4iLCJDcmVhdGVkT24iOiIyMDE5LTEyLTEwVDE0OjE5OjI5IiwiTW9kaWZpZWRCeSI6Il9KaXlhbiIsIklkIjoiOWQ1ZmQzMTMtMGVhNi00YmQ3LTg1YmMtNGM0NzEwM2FjMTRmIiwiTW9kaWZpZWRPbiI6IjIwMTktMTItMTBUMTQ6MTk6Mz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3BhaS4xMjgzMSIsIlVyaVN0cmluZyI6Imh0dHBzOi8vZG9pLm9yZy8xMC4xMTExL3BhaS4xMjgz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}</w:instrText>
          </w:r>
          <w:r w:rsidRPr="00A13640">
            <w:rPr>
              <w:rFonts w:ascii="Arial" w:hAnsi="Arial" w:cs="Arial"/>
            </w:rPr>
            <w:fldChar w:fldCharType="separate"/>
          </w:r>
          <w:r w:rsidR="00774DA7" w:rsidRPr="00A13640">
            <w:rPr>
              <w:rFonts w:ascii="Arial" w:hAnsi="Arial" w:cs="Arial"/>
              <w:vertAlign w:val="superscript"/>
              <w:lang w:val="en-US"/>
            </w:rPr>
            <w:t>14</w:t>
          </w:r>
          <w:r w:rsidRPr="00A13640">
            <w:rPr>
              <w:rFonts w:ascii="Arial" w:hAnsi="Arial" w:cs="Arial"/>
            </w:rPr>
            <w:fldChar w:fldCharType="end"/>
          </w:r>
        </w:sdtContent>
      </w:sdt>
      <w:r w:rsidRPr="00A13640">
        <w:rPr>
          <w:rFonts w:ascii="Arial" w:hAnsi="Arial" w:cs="Arial"/>
          <w:lang w:val="en-US"/>
        </w:rPr>
        <w:t xml:space="preserve">. A long-term diet and lifestyle modification form the first-line therapy in the management of the metabolic syndrome which affects many psoriasis patients </w:t>
      </w:r>
      <w:sdt>
        <w:sdtPr>
          <w:rPr>
            <w:rFonts w:ascii="Arial" w:hAnsi="Arial" w:cs="Arial"/>
          </w:rPr>
          <w:alias w:val="Don't edit this field"/>
          <w:tag w:val="CitaviPlaceholder#55046bfa-f8ea-4f76-8602-d139ba3f2970"/>
          <w:id w:val="1411128204"/>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TI1MDFmLWExNGMtNGU5OS05OTYyLWYyMmQzNjVhYTAzMiIsIlJhbmdlTGVuZ3RoIjoyLCJSZWZlcmVuY2VJZCI6IjQxY2ExODdlLWFlMjgtNDJiOS1hYzY2LTQ3MTdhZGRmNmF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GppeWFuXFxBcHBEYXRhXFxMb2NhbFxcVGVtcFxcbjVvYWNyYWQudGswXFxDb3ZlcnNcXEdydW5keSwgQ2xlZW1hbiBldCBhbCAyMDA1IC0gRGlhZ25vc2lzIGFuZCBtYW5hZ2VtZW50LmpwZyIsIlVyaVN0cmluZyI6IjQxY2ExODdlLWFlMjgtNDJiOS1hYzY2LTQ3MTdhZGRmNmF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EvQ0lSQ1VMQVRJT05BSEEuMTA1LjE2OTQwNC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NjE1Nzc2NSIsIlVyaVN0cmluZyI6Imh0dHA6Ly93d3cubmNiaS5ubG0ubmloLmdvdi9wdWJtZWQvMTYxNTc3N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xMi0xMFQxNDoxOToyOSIsIk1vZGlmaWVkQnkiOiJfSml5YW4iLCJJZCI6IjE5Mzg2NzQyLTVkZDctNDA3Yy1hNjRlLTNkOTQzNTMzMzRlNyIsIk1vZGlmaWVkT24iOiIyMDE5LTEyLTEwVDE0OjE5OjM5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2MS9DSVJDVUxBVElPTkFIQS4xMDUuMTY5NDA0IiwiVXJpU3RyaW5nIjoiaHR0cHM6Ly9kb2kub3JnLzEwLjExNjEvQ0lSQ1VMQVRJT05BSEEuMTA1LjE2OTQw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}</w:instrText>
          </w:r>
          <w:r w:rsidRPr="00A13640">
            <w:rPr>
              <w:rFonts w:ascii="Arial" w:hAnsi="Arial" w:cs="Arial"/>
            </w:rPr>
            <w:fldChar w:fldCharType="separate"/>
          </w:r>
          <w:r w:rsidR="00774DA7" w:rsidRPr="00A13640">
            <w:rPr>
              <w:rFonts w:ascii="Arial" w:hAnsi="Arial" w:cs="Arial"/>
              <w:vertAlign w:val="superscript"/>
              <w:lang w:val="en-US"/>
            </w:rPr>
            <w:t>15</w:t>
          </w:r>
          <w:r w:rsidRPr="00A13640">
            <w:rPr>
              <w:rFonts w:ascii="Arial" w:hAnsi="Arial" w:cs="Arial"/>
            </w:rPr>
            <w:fldChar w:fldCharType="end"/>
          </w:r>
        </w:sdtContent>
      </w:sdt>
      <w:r w:rsidRPr="00A13640">
        <w:rPr>
          <w:rFonts w:ascii="Arial" w:hAnsi="Arial" w:cs="Arial"/>
          <w:lang w:val="en-US"/>
        </w:rPr>
        <w:t>. We included nutrition education in our training to raise the level of nutrition knowledge since managing skin diseases through dietary modifications is often challenging and misunderstood by patients. During two 2-h sessions, a dietician emphasized the principals of healthy and varied nutrition and a healthy lifestyle. Furthermore, questions about nutrition and skin were explained, for instance, the role of food supplements in skin diseases, the influence of metabolic syndrome on psoriasis, allergy and food.</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lang w:val="en-US"/>
        </w:rPr>
      </w:pPr>
      <w:r w:rsidRPr="00A13640">
        <w:rPr>
          <w:rFonts w:ascii="Arial" w:hAnsi="Arial" w:cs="Arial"/>
          <w:i/>
          <w:lang w:val="en-US"/>
        </w:rPr>
        <w:t>Sleep hygiene</w:t>
      </w:r>
      <w:r w:rsidRPr="00A13640">
        <w:rPr>
          <w:rFonts w:ascii="Arial" w:hAnsi="Arial" w:cs="Arial"/>
          <w:lang w:val="en-US"/>
        </w:rPr>
        <w:t xml:space="preserve"> </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Sleep disorders are common in patients with chronic skin diseases and are among the major factors that lead to impaired quality of life, particularly in patients with AD. Sleep disorders include a wide spectrum ranging from frequent nighttime awakenings to specific sleep disorders such as obstructive sleep apnea</w:t>
      </w:r>
      <w:sdt>
        <w:sdtPr>
          <w:rPr>
            <w:rFonts w:ascii="Arial" w:hAnsi="Arial" w:cs="Arial"/>
          </w:rPr>
          <w:alias w:val="Don't edit this field"/>
          <w:tag w:val="CitaviPlaceholder#1380a292-357a-495b-a4b2-8f3cbc71133e"/>
          <w:id w:val="-2108425966"/>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dlNzdlLTM5OTAtNDRjMy1iNzIxLTE3ZWRiZTU0NjU2NSIsIlJhbmdlTGVuZ3RoIjoyLCJSZWZlcmVuY2VJZCI6ImRjOWVhYTFmLWUwMjAtNGI0Ny05YmEyLWNkMWQ4YmUwYzc0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aXlhblxcQXBwRGF0YVxcTG9jYWxcXFRlbXBcXG41b2FjcmFkLnRrMFxcQ292ZXJzXFxDaGFuZywgQ2hpYW5nIDIwMTggLSBTbGVlcCBkaXNvcmRlcnMgYW5kIGF0b3BpYyBkZXJtYXRpdGlzLmpwZyIsIlVyaVN0cmluZyI6ImRjOWVhYTFmLWUwMjAtNGI0Ny05YmEyLWNkMWQ4YmUwYzc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hY2kuMjAxOC4wOC4wMD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MDE0NDQ3MiIsIlVyaVN0cmluZyI6Imh0dHA6Ly93d3cubmNiaS5ubG0ubmloLmdvdi9wdWJtZWQvMzAxNDQ0N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xMi0xMFQxNDoxOToyOSIsIk1vZGlmaWVkQnkiOiJfSml5YW4iLCJJZCI6IjM3NTMxZTM1LTc5OTktNDMzMy05ZTZhLTJhZDFlODJhMGY4ZCIsIk1vZGlmaWVkT24iOiIyMDE5LTEyLTEwVDE0OjE5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hY2kuMjAxOC4wOC4wMDUiLCJVcmlTdHJpbmciOiJodHRwczovL2RvaS5vcmcvMTAuMTAxNi9qLmphY2kuMjAxOC4wOC4w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qaXlhblxcQXBwRGF0YVxcTG9jYWxcXFRlbXBcXG41b2FjcmFkLnRrMFxcQ292ZXJzXFxHdXB0YSwgU2ltcHNvbiBldCBhbCAyMDE2IC0gUHNvcmlhc2lzIGFuZCBzbGVlcCBkaXNvcmRlcnMuanBnIiwiVXJpU3RyaW5nIjoiY2RhODMzOTQtOWYzYS00ZjBiLThjNzUtMWIyMGVmOWYxYmZk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tcnYuMjAxNS4wOS4wMDM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jY2MjQyMjgiLCJVcmlTdHJpbmciOiJodHRwOi8vd3d3Lm5jYmkubmxtLm5paC5nb3YvcHVibWVkLzI2NjI0MjI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IxYzQwMjgwMC00YzYwLTRmODctYTE5MC0wM2Y4ZTU4ZGM3Y2IiLCJNb2RpZmllZE9uIjoiMjAxOS0xMi0xMFQxNDoxOTozO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zbXJ2LjIwMTUuMDkuMDAzIiwiVXJpU3RyaW5nIjoiaHR0cHM6Ly9kb2kub3JnLzEwLjEwMTYvai5zbXJ2LjIwMTUuMDkuMDA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}</w:instrText>
          </w:r>
          <w:r w:rsidRPr="00A13640">
            <w:rPr>
              <w:rFonts w:ascii="Arial" w:hAnsi="Arial" w:cs="Arial"/>
            </w:rPr>
            <w:fldChar w:fldCharType="separate"/>
          </w:r>
          <w:r w:rsidR="00774DA7" w:rsidRPr="00A13640">
            <w:rPr>
              <w:rFonts w:ascii="Arial" w:hAnsi="Arial" w:cs="Arial"/>
              <w:vertAlign w:val="superscript"/>
              <w:lang w:val="en-US"/>
            </w:rPr>
            <w:t>16,17</w:t>
          </w:r>
          <w:r w:rsidRPr="00A13640">
            <w:rPr>
              <w:rFonts w:ascii="Arial" w:hAnsi="Arial" w:cs="Arial"/>
            </w:rPr>
            <w:fldChar w:fldCharType="end"/>
          </w:r>
        </w:sdtContent>
      </w:sdt>
      <w:r w:rsidRPr="00A13640">
        <w:rPr>
          <w:rFonts w:ascii="Arial" w:hAnsi="Arial" w:cs="Arial"/>
          <w:i/>
          <w:iCs/>
          <w:lang w:val="en-US"/>
        </w:rPr>
        <w:t xml:space="preserve">. </w:t>
      </w:r>
      <w:r w:rsidRPr="00A13640">
        <w:rPr>
          <w:rFonts w:ascii="Arial" w:hAnsi="Arial" w:cs="Arial"/>
          <w:lang w:val="en-US"/>
        </w:rPr>
        <w:t>Although sleep hygiene as a treatment for insomnia is regarded as ineffective, we implemented sleep hygiene into our educational program, as evidence for the efficacy of sleep hygiene education specifically for patients with chronic skin conditions remains unclear and further research is needed</w:t>
      </w:r>
      <w:sdt>
        <w:sdtPr>
          <w:rPr>
            <w:rFonts w:ascii="Arial" w:hAnsi="Arial" w:cs="Arial"/>
          </w:rPr>
          <w:alias w:val="Don't edit this field"/>
          <w:tag w:val="CitaviPlaceholder#84480854-1877-4f21-b689-9b6e299b99ce"/>
          <w:id w:val="-1943908754"/>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mI1YjQ5LWZjZDUtNDNmOS05MDc5LWVhYzk2YTgyNDk1ZCIsIlJhbmdlTGVuZ3RoIjoyLCJSZWZlcmVuY2VJZCI6ImI2MTcxODg0LTA3ZWQtNGRhNi1hNTcyLTJjNTQ1ODVkZDR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aXlhblxcQXBwRGF0YVxcTG9jYWxcXFRlbXBcXG41b2FjcmFkLnRrMFxcQ292ZXJzXFxJcmlzaCwgS2xpbmUgZXQgYWwgMjAxNSAtIFRoZSByb2xlIG9mIHNsZWVwIGh5Z2llbmUuanBnIiwiVXJpU3RyaW5nIjoiYjYxNzE4ODQtMDdlZC00ZGE2LWE1NzItMmM1NDU4NWRkNGJ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tcnYuMjAxN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DQwMDIwMyIsIlVyaVN0cmluZyI6Imh0dHBzOi8vd3d3Lm5jYmkubmxtLm5paC5nb3YvcG1jL2FydGljbGVzL1BNQzQ0MDAy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peWFuIiwiQ3JlYXRlZE9uIjoiMjAxOS0xMi0xMFQxNDoxOToyOSIsIk1vZGlmaWVkQnkiOiJfSml5YW4iLCJJZCI6IjQ4NjdhNjdhLTZhOTctNDVmNS04MjVhLTM4NWNjYzc0YjVkNCIsIk1vZGlmaWVkT24iOiIyMDE5LTEyLTEwVDE0OjE5OjM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NtcnYuMjAxNC4xMC4wMDEiLCJVcmlTdHJpbmciOiJodHRwczovL2RvaS5vcmcvMTAuMTAxNi9qLnNtcnYuMjAxN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jIyZDdiN2QwLTViNGItNDI5YS05MzkzLWE0MDc2MWZjYTk4YiIsIk1vZGlmaWVkT24iOiIyMDE5LTEyLTEwVDE0OjE5OjM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U0NTQ2NzQiLCJVcmlTdHJpbmciOiJodHRwOi8vd3d3Lm5jYmkubmxtLm5paC5nb3YvcHVibWVkLzI1NDU0Njc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}</w:instrText>
          </w:r>
          <w:r w:rsidRPr="00A13640">
            <w:rPr>
              <w:rFonts w:ascii="Arial" w:hAnsi="Arial" w:cs="Arial"/>
            </w:rPr>
            <w:fldChar w:fldCharType="separate"/>
          </w:r>
          <w:r w:rsidR="00774DA7" w:rsidRPr="00A13640">
            <w:rPr>
              <w:rFonts w:ascii="Arial" w:hAnsi="Arial" w:cs="Arial"/>
              <w:vertAlign w:val="superscript"/>
              <w:lang w:val="en-US"/>
            </w:rPr>
            <w:t>18</w:t>
          </w:r>
          <w:r w:rsidRPr="00A13640">
            <w:rPr>
              <w:rFonts w:ascii="Arial" w:hAnsi="Arial" w:cs="Arial"/>
            </w:rPr>
            <w:fldChar w:fldCharType="end"/>
          </w:r>
        </w:sdtContent>
      </w:sdt>
      <w:r w:rsidRPr="00A13640">
        <w:rPr>
          <w:rFonts w:ascii="Arial" w:hAnsi="Arial" w:cs="Arial"/>
          <w:lang w:val="en-US"/>
        </w:rPr>
        <w:t>. The significance of good sleep, the biological clock and sleep disorders were highlighted in this 1-h session about sleep hygiene, given by a psychologist specialized in sleeping disorders. The different treatment options to optimize sleep, with or without medication, were discussed.</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i/>
          <w:lang w:val="en-US"/>
        </w:rPr>
      </w:pPr>
      <w:r w:rsidRPr="00A13640">
        <w:rPr>
          <w:rFonts w:ascii="Arial" w:hAnsi="Arial" w:cs="Arial"/>
          <w:i/>
          <w:lang w:val="en-US"/>
        </w:rPr>
        <w:t xml:space="preserve">Smoking cessation (individual) </w:t>
      </w:r>
    </w:p>
    <w:p w:rsidR="00D321F3" w:rsidRPr="00A13640" w:rsidRDefault="00D321F3" w:rsidP="00A13640">
      <w:pPr>
        <w:spacing w:after="0" w:line="480" w:lineRule="auto"/>
        <w:rPr>
          <w:rFonts w:ascii="Arial" w:hAnsi="Arial" w:cs="Arial"/>
          <w:i/>
          <w:lang w:val="en-US"/>
        </w:rPr>
      </w:pPr>
      <w:r w:rsidRPr="00A13640">
        <w:rPr>
          <w:rFonts w:ascii="Arial" w:hAnsi="Arial" w:cs="Arial"/>
          <w:lang w:val="en-US"/>
        </w:rPr>
        <w:t>Smoking is a major risk factor for the development of cardiovascular diseases and is associated with high mortality and morbidity</w:t>
      </w:r>
      <w:sdt>
        <w:sdtPr>
          <w:rPr>
            <w:rFonts w:ascii="Arial" w:hAnsi="Arial" w:cs="Arial"/>
          </w:rPr>
          <w:alias w:val="Don't edit this field"/>
          <w:tag w:val="CitaviPlaceholder#73dba8ca-825b-45ff-884d-f595b89839b1"/>
          <w:id w:val="1635362817"/>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U4ZDU1LTRmMjUtNGNjMi04N2ViLTk1YTA5ODc2YjE2YSIsIlJhbmdlTGVuZ3RoIjoyLCJSZWZlcmVuY2VJZCI6IjdiNTZiODNmLTc4NTUtNDU4NS04ZjYzLTY4MTZhNjE3NjA4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aXlhblxcQXBwRGF0YVxcTG9jYWxcXFRlbXBcXG41b2FjcmFkLnRrMFxcQ292ZXJzXFxBbWJyb3NlLCBCYXJ1YSAyMDA0IC0gVGhlIHBhdGhvcGh5c2lvbG9neSBvZiBjaWdhcmV0dGUgc21va2luZy5qcGciLCJVcmlTdHJpbmciOiI3YjU2YjgzZi03ODU1LTQ1ODUtOGY2My02ODE2YTYxNzYwOG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YWNjLjIwMDMuMTIuMDQ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UxNDUwOTEiLCJVcmlTdHJpbmciOiJodHRwOi8vd3d3Lm5jYmkubmxtLm5paC5nb3YvcHVibWVkLzE1MTQ1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JmYzBkMWIwMC05NmM3LTQwZmMtODNkNS03ZTNkZTk2Y2YwY2UiLCJNb2RpZmllZE9uIjoiMjAxOS0xMi0xMFQxNDoxOT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YWNjLjIwMDMuMTIuMDQ3IiwiVXJpU3RyaW5nIjoiaHR0cHM6Ly9kb2kub3JnLzEwLjEwMTYvai5qYWNjLjIwMDMuMTIuMDQ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}</w:instrText>
          </w:r>
          <w:r w:rsidRPr="00A13640">
            <w:rPr>
              <w:rFonts w:ascii="Arial" w:hAnsi="Arial" w:cs="Arial"/>
            </w:rPr>
            <w:fldChar w:fldCharType="separate"/>
          </w:r>
          <w:r w:rsidR="00774DA7" w:rsidRPr="00A13640">
            <w:rPr>
              <w:rFonts w:ascii="Arial" w:hAnsi="Arial" w:cs="Arial"/>
              <w:vertAlign w:val="superscript"/>
              <w:lang w:val="en-US"/>
            </w:rPr>
            <w:t>19</w:t>
          </w:r>
          <w:r w:rsidRPr="00A13640">
            <w:rPr>
              <w:rFonts w:ascii="Arial" w:hAnsi="Arial" w:cs="Arial"/>
            </w:rPr>
            <w:fldChar w:fldCharType="end"/>
          </w:r>
        </w:sdtContent>
      </w:sdt>
      <w:r w:rsidRPr="00A13640">
        <w:rPr>
          <w:rFonts w:ascii="Arial" w:hAnsi="Arial" w:cs="Arial"/>
          <w:lang w:val="en-US"/>
        </w:rPr>
        <w:t xml:space="preserve">. Since the prevalence of smoking is high </w:t>
      </w:r>
      <w:r w:rsidRPr="00A13640">
        <w:rPr>
          <w:rFonts w:ascii="Arial" w:hAnsi="Arial" w:cs="Arial"/>
          <w:lang w:val="en-US"/>
        </w:rPr>
        <w:lastRenderedPageBreak/>
        <w:t>among patients with psoriasis or AD, we offered optional individually-delivered 1-h smoking cessation counseling shown to assist smokers to quit</w:t>
      </w:r>
      <w:sdt>
        <w:sdtPr>
          <w:rPr>
            <w:rFonts w:ascii="Arial" w:hAnsi="Arial" w:cs="Arial"/>
          </w:rPr>
          <w:alias w:val="Don't edit this field"/>
          <w:tag w:val="CitaviPlaceholder#48a5b55b-c283-4d57-8d08-35da6c52c3ec"/>
          <w:id w:val="1257484358"/>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TBmYWQ5LWVmNDctNDNkZi04OGFlLTI5OGI1N2IyZmMzZCIsIlJhbmdlTGVuZ3RoIjoyLCJSZWZlcmVuY2VJZCI6IjNjOWEwMzgzLTZiZWEtNDc1Yi1hYmRmLTFmMzNkNWZmNzU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peWFuXFxBcHBEYXRhXFxMb2NhbFxcVGVtcFxcbjVvYWNyYWQudGswXFxDb3ZlcnNcXEFybXN0cm9uZywgSGFyc2thbXAgZXQgYWwgMjAxNCAtIFBzb3JpYXNpcyBhbmQgc21va2luZy5qcGciLCJVcmlTdHJpbmciOiIzYzlhMDM4My02YmVhLTQ3NWItYWJkZi0xZjMzZDVmZjc1N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JqZC4xMjY3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DExNzQzNSIsIlVyaVN0cmluZyI6Imh0dHA6Ly93d3cubmNiaS5ubG0ubmloLmdvdi9wdWJtZWQvMjQxMTc0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xMi0xMFQxNDoxOToyOSIsIk1vZGlmaWVkQnkiOiJfSml5YW4iLCJJZCI6Ijk2MWJiYzg0LWY0N2YtNGE3Mi1iMmUyLTQxM2I0ZGE2ZGRkMCIsIk1vZGlmaWVkT24iOiIyMDE5LTEyLTEwVDE0OjE5OjM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QuMTI2NzAiLCJVcmlTdHJpbmciOiJodHRwczovL2RvaS5vcmcvMTAuMTExMS9iamQuMTI2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hYWQuMjAxNi4wNy4wMTc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UE1DNTIxNjE3MiIsIlVyaVN0cmluZyI6Imh0dHBzOi8vd3d3Lm5jYmkubmxtLm5paC5nb3YvcG1jL2FydGljbGVzL1BNQzUyMTYxNz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peWFuIiwiQ3JlYXRlZE9uIjoiMjAxOS0xMi0xMFQxNDoxOToyOSIsIk1vZGlmaWVkQnkiOiJfSml5YW4iLCJJZCI6IjVhMjllOTJkLTE5NjctNGVjMy1iYjliLTE2MzllMzQ3NmU5MyIsIk1vZGlmaWVkT24iOiIyMDE5LTEyLTEwVDE0OjE5OjM5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hYWQuMjAxNi4wNy4wMTciLCJVcmlTdHJpbmciOiJodHRwczovL2RvaS5vcmcvMTAuMTAxNi9qLmphYWQuMjAxNi4wNy4wMT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jRkNDQxYWNmLTJlNTMtNDE2Zi1iZjZlLTk4Y2Y0N2Y3MWJlNiIsIk1vZGlmaWVkT24iOiIyMDE5LTEyLTEwVDE0OjE5OjM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jc1NDI1ODYiLCJVcmlTdHJpbmciOiJodHRwOi8vd3d3Lm5jYmkubmxtLm5paC5nb3YvcHVibWVkLzI3NTQyNTg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MTQ2NTE4NTguQ0QwMDEyOTIucHVi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JQTUM2NDY0MzU5IiwiVXJpU3RyaW5nIjoiaHR0cHM6Ly93d3cubmNiaS5ubG0ubmloLmdvdi9wbWMvYXJ0aWNsZXMvUE1DNjQ2NDM1O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l5YW4iLCJDcmVhdGVkT24iOiIyMDE5LTEyLTEwVDE0OjE5OjI5IiwiTW9kaWZpZWRCeSI6Il9KaXlhbiIsIklkIjoiZWUwOGFmNzctNmZjOC00YTYxLTlhNDEtNDJmZmVkZTBlOWMyIiwiTW9kaWZpZWRPbiI6IjIwMTktMTItMTBUMTQ6MTk6Mzk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AyLzE0NjUxODU4LkNEMDAxMjkyLnB1YjMiLCJVcmlTdHJpbmciOiJodHRwczovL2RvaS5vcmcvMTAuMTAwMi8xNDY1MTg1OC5DRDAwMTI5Mi5wdWI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IwMGEyOWIwYy1lODAzLTQ1NGItODFkZS05NTQwMTMyN2YxNTkiLCJNb2RpZmllZE9uIjoiMjAxOS0xMi0xMFQxNDoxOTozOS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4MzYxNDk2IiwiVXJpU3RyaW5nIjoiaHR0cDovL3d3dy5uY2JpLm5sbS5uaWguZ292L3B1Ym1lZC8yODM2MTQ5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}</w:instrText>
          </w:r>
          <w:r w:rsidRPr="00A13640">
            <w:rPr>
              <w:rFonts w:ascii="Arial" w:hAnsi="Arial" w:cs="Arial"/>
            </w:rPr>
            <w:fldChar w:fldCharType="separate"/>
          </w:r>
          <w:r w:rsidR="00774DA7" w:rsidRPr="00A13640">
            <w:rPr>
              <w:rFonts w:ascii="Arial" w:hAnsi="Arial" w:cs="Arial"/>
              <w:vertAlign w:val="superscript"/>
              <w:lang w:val="en-US"/>
            </w:rPr>
            <w:t>20-22</w:t>
          </w:r>
          <w:r w:rsidRPr="00A13640">
            <w:rPr>
              <w:rFonts w:ascii="Arial" w:hAnsi="Arial" w:cs="Arial"/>
            </w:rPr>
            <w:fldChar w:fldCharType="end"/>
          </w:r>
        </w:sdtContent>
      </w:sdt>
      <w:r w:rsidRPr="00A13640">
        <w:rPr>
          <w:rFonts w:ascii="Arial" w:hAnsi="Arial" w:cs="Arial"/>
          <w:lang w:val="en-US"/>
        </w:rPr>
        <w:t>.</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i/>
          <w:lang w:val="en-US"/>
        </w:rPr>
      </w:pPr>
      <w:r w:rsidRPr="00A13640">
        <w:rPr>
          <w:rFonts w:ascii="Arial" w:hAnsi="Arial" w:cs="Arial"/>
          <w:i/>
          <w:lang w:val="en-US"/>
        </w:rPr>
        <w:t xml:space="preserve">Substance abuse </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Among patients with psoriasis or AD, substance abuse such as excessive alcohol consumption is more prevalent than in the general population</w:t>
      </w:r>
      <w:sdt>
        <w:sdtPr>
          <w:rPr>
            <w:rFonts w:ascii="Arial" w:hAnsi="Arial" w:cs="Arial"/>
          </w:rPr>
          <w:alias w:val="Don't edit this field"/>
          <w:tag w:val="CitaviPlaceholder#26a41918-2966-40d2-9561-004431589a04"/>
          <w:id w:val="-1444456639"/>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jUyMTFkLTRhNWMtNGMzOS05Y2EwLTZiYTQ1NDhhNTczMSIsIlJhbmdlTGVuZ3RoIjoyLCJSZWZlcmVuY2VJZCI6IjQ4MzM0NTA3LWM1NTYtNDQ0NS1iMGM2LWY4YWNkOTc0OTR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aXlhblxcQXBwRGF0YVxcTG9jYWxcXFRlbXBcXG41b2FjcmFkLnRrMFxcQ292ZXJzXFxFZ2ViZXJnLCBBbmRlcnNlbiBldCBhbCAyMDE3IC0gUHJldmFsZW5jZSBvZiBjb21vcmJpZGl0eSBhbmQgYXNzb2NpYXRlZC5qcGciLCJVcmlTdHJpbmciOiI0ODMzNDUwNy1jNTU2LTQ0NDUtYjBjNi1mOGFjZDk3NDk0Y2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FsbC4xMzA4N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FsbC4xMzA4NSIsIlVyaVN0cmluZyI6Imh0dHBzOi8vZG9pLm9yZy8xMC4xMTExL2FsbC4xMzA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AxLTI5VDEzOjI5OjI3IiwiTW9kaWZpZWRCeSI6Il9KaXlhbiIsIklkIjoiZTk5ZmU3ZGItNGM1YS00NzM2LWIxMTMtMjI3ODczYzJmM2UzIiwiTW9kaWZpZWRPbiI6IjIwMTktMDEtMjlUMTM6Mjk6Mz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Nzg2NDk1NCIsIlVyaVN0cmluZyI6Imh0dHA6Ly93d3cubmNiaS5ubG0ubmloLmdvdi9wdWJtZWQvMjc4NjQ5N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qZHYuMTIxNjQ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jM4NDUxNTAiLCJVcmlTdHJpbmciOiJodHRwOi8vd3d3Lm5jYmkubmxtLm5paC5nb3YvcHVibWVkLzIzODQ1MTUw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JkNmZmZTIzNi1lYTMzLTRhYjItOTFjOC0wYTUyZGRlOGQ2MTUiLCJNb2RpZmllZE9uIjoiMjAxOS0xMi0xMFQxNDoxOTozOSIsIlByb2plY3QiOnsiJHJlZiI6IjU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xMTEvamR2LjEyMTY0IiwiVXJpU3RyaW5nIjoiaHR0cHM6Ly9kb2kub3JnLzEwLjExMTEvamR2LjEyMTY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}</w:instrText>
          </w:r>
          <w:r w:rsidRPr="00A13640">
            <w:rPr>
              <w:rFonts w:ascii="Arial" w:hAnsi="Arial" w:cs="Arial"/>
            </w:rPr>
            <w:fldChar w:fldCharType="separate"/>
          </w:r>
          <w:r w:rsidR="00774DA7" w:rsidRPr="00A13640">
            <w:rPr>
              <w:rFonts w:ascii="Arial" w:hAnsi="Arial" w:cs="Arial"/>
              <w:vertAlign w:val="superscript"/>
              <w:lang w:val="en-US"/>
            </w:rPr>
            <w:t>23,24</w:t>
          </w:r>
          <w:r w:rsidRPr="00A13640">
            <w:rPr>
              <w:rFonts w:ascii="Arial" w:hAnsi="Arial" w:cs="Arial"/>
            </w:rPr>
            <w:fldChar w:fldCharType="end"/>
          </w:r>
        </w:sdtContent>
      </w:sdt>
      <w:r w:rsidRPr="00A13640">
        <w:rPr>
          <w:rFonts w:ascii="Arial" w:hAnsi="Arial" w:cs="Arial"/>
          <w:lang w:val="en-US"/>
        </w:rPr>
        <w:t>. During this 1-h session, conducted by a psychologist, extensive information was given about drug abuse with a special focus on alcohol abuse, the short- and long-term effects and treatment options.</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lang w:val="en-US"/>
        </w:rPr>
      </w:pPr>
      <w:r w:rsidRPr="00A13640">
        <w:rPr>
          <w:rFonts w:ascii="Arial" w:hAnsi="Arial" w:cs="Arial"/>
          <w:i/>
          <w:lang w:val="en-US"/>
        </w:rPr>
        <w:t>Practical philosophy</w:t>
      </w:r>
      <w:r w:rsidRPr="00A13640">
        <w:rPr>
          <w:rFonts w:ascii="Arial" w:hAnsi="Arial" w:cs="Arial"/>
          <w:lang w:val="en-US"/>
        </w:rPr>
        <w:t xml:space="preserve"> </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This 2-h session was a careful moment of group reflection: in a philosophical way, reflections are made about how participants think, feel and experience their life with a skin disease. Principles of ethical philosophy were introduced to aid in disease management and coping.</w:t>
      </w:r>
    </w:p>
    <w:p w:rsidR="00D321F3" w:rsidRPr="00A13640" w:rsidRDefault="00D321F3" w:rsidP="00A13640">
      <w:pPr>
        <w:spacing w:after="0" w:line="480" w:lineRule="auto"/>
        <w:rPr>
          <w:rFonts w:ascii="Arial" w:hAnsi="Arial" w:cs="Arial"/>
          <w:lang w:val="en-US"/>
        </w:rPr>
      </w:pPr>
    </w:p>
    <w:p w:rsidR="00D321F3" w:rsidRPr="00A13640" w:rsidRDefault="00D321F3" w:rsidP="00A13640">
      <w:pPr>
        <w:spacing w:after="0" w:line="480" w:lineRule="auto"/>
        <w:rPr>
          <w:rFonts w:ascii="Arial" w:hAnsi="Arial" w:cs="Arial"/>
          <w:i/>
          <w:lang w:val="en-US"/>
        </w:rPr>
      </w:pPr>
      <w:r w:rsidRPr="00A13640">
        <w:rPr>
          <w:rFonts w:ascii="Arial" w:hAnsi="Arial" w:cs="Arial"/>
          <w:i/>
          <w:lang w:val="en-US"/>
        </w:rPr>
        <w:t xml:space="preserve">Psychodermatology </w:t>
      </w:r>
    </w:p>
    <w:p w:rsidR="00D321F3" w:rsidRPr="00A13640" w:rsidRDefault="00D321F3" w:rsidP="00A13640">
      <w:pPr>
        <w:spacing w:after="0" w:line="480" w:lineRule="auto"/>
        <w:rPr>
          <w:rFonts w:ascii="Arial" w:hAnsi="Arial" w:cs="Arial"/>
          <w:lang w:val="en-US"/>
        </w:rPr>
      </w:pPr>
      <w:r w:rsidRPr="00A13640">
        <w:rPr>
          <w:rFonts w:ascii="Arial" w:hAnsi="Arial" w:cs="Arial"/>
          <w:lang w:val="en-US"/>
        </w:rPr>
        <w:t>There is a high prevalence of psychiatric disorders in patients with psoriasis or AD, including depression, anxiety and suicidal thoughts</w:t>
      </w:r>
      <w:sdt>
        <w:sdtPr>
          <w:rPr>
            <w:rFonts w:ascii="Arial" w:hAnsi="Arial" w:cs="Arial"/>
          </w:rPr>
          <w:alias w:val="Don't edit this field"/>
          <w:tag w:val="CitaviPlaceholder#8322447b-ad2d-4b54-9314-672c0f492d5a"/>
          <w:id w:val="-1357807899"/>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jQxODBiLTI5ZDQtNDg3Ny04NTE0LTkyZGZlMmFlODg2OCIsIlJhbmdlTGVuZ3RoIjoyLCJSZWZlcmVuY2VJZCI6IjJhYzQ4NTdjLWMzYTItNDQxZC1hNDRjLTRjZjc5OTQ2YzBj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ppZC4yMDE0LjUzMC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QTUM0Mzc4MjU2IiwiVXJpU3RyaW5nIjoiaHR0cHM6Ly93d3cubmNiaS5ubG0ubmloLmdvdi9wbWMvYXJ0aWNsZXMvUE1DNDM3ODI1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l5YW4iLCJDcmVhdGVkT24iOiIyMDE5LTEyLTEwVDE0OjE5OjI5IiwiTW9kaWZpZWRCeSI6Il9KaXlhbiIsIklkIjoiNzlhNmM2NWItNGI0Yy00YWZkLWFmYjQtMTEyOWVmOTAzYmI0IiwiTW9kaWZpZWRPbiI6IjIwMTktMTItMTBUMTQ6MTk6Mzk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yNTUyMTQ1OCIsIlVyaVN0cmluZyI6Imh0dHA6Ly93d3cubmNiaS5ubG0ubmloLmdvdi9wdWJtZWQvMjU1MjE0NTg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xMi0xMFQxNDoxOToyOSIsIk1vZGlmaWVkQnkiOiJfSml5YW4iLCJJZCI6IjYwZTFhYTcyLWYyN2QtNDMzMC1iM2M2LWEzN2ZiNzNjZmQ3ZiIsIk1vZGlmaWVkT24iOiIyMDE5LTEyLTEwVDE0OjE5OjM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zOC9qaWQuMjAxNC41MzAiLCJVcmlTdHJpbmciOiJodHRwczovL2RvaS5vcmcvMTAuMTAzOC9qaWQuMjAxNC41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}</w:instrText>
          </w:r>
          <w:r w:rsidRPr="00A13640">
            <w:rPr>
              <w:rFonts w:ascii="Arial" w:hAnsi="Arial" w:cs="Arial"/>
            </w:rPr>
            <w:fldChar w:fldCharType="separate"/>
          </w:r>
          <w:r w:rsidR="00774DA7" w:rsidRPr="00A13640">
            <w:rPr>
              <w:rFonts w:ascii="Arial" w:hAnsi="Arial" w:cs="Arial"/>
              <w:vertAlign w:val="superscript"/>
              <w:lang w:val="en-US"/>
            </w:rPr>
            <w:t>25</w:t>
          </w:r>
          <w:r w:rsidRPr="00A13640">
            <w:rPr>
              <w:rFonts w:ascii="Arial" w:hAnsi="Arial" w:cs="Arial"/>
            </w:rPr>
            <w:fldChar w:fldCharType="end"/>
          </w:r>
        </w:sdtContent>
      </w:sdt>
      <w:r w:rsidRPr="00A13640">
        <w:rPr>
          <w:rFonts w:ascii="Arial" w:hAnsi="Arial" w:cs="Arial"/>
          <w:lang w:val="en-US"/>
        </w:rPr>
        <w:t>. This strong association of psychiatric disorders with skin diseases emphasizes the importance of psychological interventions and highlights the World Health Organization statement that there can be “no health without mental health”</w:t>
      </w:r>
      <w:sdt>
        <w:sdtPr>
          <w:rPr>
            <w:rFonts w:ascii="Arial" w:hAnsi="Arial" w:cs="Arial"/>
          </w:rPr>
          <w:alias w:val="Don't edit this field"/>
          <w:tag w:val="CitaviPlaceholder#dd462073-cde8-4b97-b6e7-f94b3336e958"/>
          <w:id w:val="1186712549"/>
          <w:placeholder>
            <w:docPart w:val="0312358EFCF94CE09DA04D9B89978C90"/>
          </w:placeholder>
        </w:sdtPr>
        <w:sdtEndPr/>
        <w:sdtContent>
          <w:r w:rsidRPr="00A13640">
            <w:rPr>
              <w:rFonts w:ascii="Arial" w:hAnsi="Arial" w:cs="Arial"/>
            </w:rPr>
            <w:fldChar w:fldCharType="begin"/>
          </w:r>
          <w:r w:rsidR="009826F9">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TE4YTI3LWRhMTQtNDQ5OS1iZThhLWZiNzFiOGE0ZDYzNCIsIlJhbmdlTGVuZ3RoIjoyLCJSZWZlcmVuY2VJZCI6ImE4MDI4NDZlLTE2N2EtNGJkOC04Y2M1LTk1MWNiMzdkMTQ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ml5YW5cXEFwcERhdGFcXExvY2FsXFxUZW1wXFxuNW9hY3JhZC50azBcXENvdmVyc1xcUHJpbmNlLCBQYXRlbCBldCBhbCAyMDA3IC0gTm8gaGVhbHRoIHdpdGhvdXQgbWVudGFsIGhlYWx0aC5qcGciLCJVcmlTdHJpbmciOiJhODAyODQ2ZS0xNjdhLTRiZDgtOGNjNS05NTFjYjM3ZDE0M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1MwMTQwLTY3MzYoMDcpNjEyMzgt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UzAxNDAtNjczNigwNyk2MTIzOC0wIiwiVXJpU3RyaW5nIjoiaHR0cHM6Ly9kb2kub3JnLzEwLjEwMTYvUzAxNDAtNjczNigwNyk2MTIzOC0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}</w:instrText>
          </w:r>
          <w:r w:rsidRPr="00A13640">
            <w:rPr>
              <w:rFonts w:ascii="Arial" w:hAnsi="Arial" w:cs="Arial"/>
            </w:rPr>
            <w:fldChar w:fldCharType="separate"/>
          </w:r>
          <w:r w:rsidR="00774DA7" w:rsidRPr="00A13640">
            <w:rPr>
              <w:rFonts w:ascii="Arial" w:hAnsi="Arial" w:cs="Arial"/>
              <w:vertAlign w:val="superscript"/>
              <w:lang w:val="en-US"/>
            </w:rPr>
            <w:t>26</w:t>
          </w:r>
          <w:r w:rsidRPr="00A13640">
            <w:rPr>
              <w:rFonts w:ascii="Arial" w:hAnsi="Arial" w:cs="Arial"/>
            </w:rPr>
            <w:fldChar w:fldCharType="end"/>
          </w:r>
        </w:sdtContent>
      </w:sdt>
      <w:r w:rsidRPr="00A13640">
        <w:rPr>
          <w:rFonts w:ascii="Arial" w:hAnsi="Arial" w:cs="Arial"/>
          <w:lang w:val="en-US"/>
        </w:rPr>
        <w:t>. In this 1-h session, a psychologist informed about the effects of chronic dermatoses on the consequent emergence of psychopathological disorders such as anxiety and depression. Possible treatment options such as cognitive behavioral therapy were explained.</w:t>
      </w:r>
    </w:p>
    <w:p w:rsidR="00D321F3" w:rsidRPr="00A13640" w:rsidRDefault="00D321F3" w:rsidP="00D94F77">
      <w:pPr>
        <w:spacing w:line="480" w:lineRule="auto"/>
        <w:rPr>
          <w:rFonts w:ascii="Arial" w:hAnsi="Arial" w:cs="Arial"/>
          <w:lang w:val="en-US"/>
        </w:rPr>
      </w:pPr>
    </w:p>
    <w:p w:rsidR="00D321F3" w:rsidRPr="00A13640" w:rsidRDefault="00D321F3" w:rsidP="00D94F77">
      <w:pPr>
        <w:spacing w:line="480" w:lineRule="auto"/>
        <w:rPr>
          <w:rFonts w:ascii="Arial" w:hAnsi="Arial" w:cs="Arial"/>
          <w:lang w:val="en-US"/>
        </w:rPr>
      </w:pPr>
      <w:r w:rsidRPr="00A13640">
        <w:rPr>
          <w:rFonts w:ascii="Arial" w:hAnsi="Arial" w:cs="Arial"/>
          <w:lang w:val="en-US"/>
        </w:rPr>
        <w:t>Feedback</w:t>
      </w:r>
    </w:p>
    <w:p w:rsidR="00D321F3" w:rsidRPr="00A13640" w:rsidRDefault="00D321F3" w:rsidP="00D94F77">
      <w:pPr>
        <w:spacing w:line="480" w:lineRule="auto"/>
        <w:rPr>
          <w:rFonts w:ascii="Arial" w:hAnsi="Arial" w:cs="Arial"/>
          <w:lang w:val="en-US"/>
        </w:rPr>
      </w:pPr>
      <w:r w:rsidRPr="00A13640">
        <w:rPr>
          <w:rFonts w:ascii="Arial" w:hAnsi="Arial" w:cs="Arial"/>
          <w:lang w:val="en-US"/>
        </w:rPr>
        <w:t>Halfway through the program, the dermatologist saw the subjects on an individual basis to receive feedback and to answer individual questions. At the end of the program, feedback was given during a group evaluation session</w:t>
      </w:r>
    </w:p>
    <w:sdt>
      <w:sdtPr>
        <w:rPr>
          <w:rFonts w:asciiTheme="minorHAnsi" w:eastAsiaTheme="minorHAnsi" w:hAnsiTheme="minorHAnsi" w:cstheme="minorBidi"/>
          <w:color w:val="auto"/>
          <w:sz w:val="22"/>
          <w:szCs w:val="22"/>
          <w:lang w:val="en-US"/>
        </w:rPr>
        <w:tag w:val="CitaviBibliography"/>
        <w:id w:val="1893072620"/>
        <w:placeholder>
          <w:docPart w:val="DefaultPlaceholder_-1854013440"/>
        </w:placeholder>
      </w:sdtPr>
      <w:sdtEndPr/>
      <w:sdtContent>
        <w:p w:rsidR="00774DA7" w:rsidRDefault="00774DA7" w:rsidP="00D56434">
          <w:pPr>
            <w:pStyle w:val="CitaviBibliographyHeading"/>
            <w:spacing w:line="480" w:lineRule="auto"/>
            <w:rPr>
              <w:lang w:val="en-US"/>
            </w:rPr>
          </w:pPr>
          <w:r>
            <w:rPr>
              <w:lang w:val="en-US"/>
            </w:rPr>
            <w:fldChar w:fldCharType="begin"/>
          </w:r>
          <w:r>
            <w:rPr>
              <w:lang w:val="en-US"/>
            </w:rPr>
            <w:instrText>ADDIN CitaviBibliography</w:instrText>
          </w:r>
          <w:r>
            <w:rPr>
              <w:lang w:val="en-US"/>
            </w:rPr>
            <w:fldChar w:fldCharType="separate"/>
          </w:r>
          <w:r>
            <w:rPr>
              <w:lang w:val="en-US"/>
            </w:rPr>
            <w:t>References</w:t>
          </w:r>
        </w:p>
        <w:p w:rsidR="00774DA7" w:rsidRDefault="00774DA7" w:rsidP="00D56434">
          <w:pPr>
            <w:pStyle w:val="CitaviBibliographyEntry"/>
            <w:spacing w:line="480" w:lineRule="auto"/>
            <w:rPr>
              <w:lang w:val="en-US"/>
            </w:rPr>
          </w:pPr>
          <w:r>
            <w:rPr>
              <w:lang w:val="en-US"/>
            </w:rPr>
            <w:t>1.</w:t>
          </w:r>
          <w:r>
            <w:rPr>
              <w:lang w:val="en-US"/>
            </w:rPr>
            <w:tab/>
          </w:r>
          <w:bookmarkStart w:id="1" w:name="_CTVL001d3ff53cde2834f2da9c78758ab14a23f"/>
          <w:r>
            <w:rPr>
              <w:lang w:val="en-US"/>
            </w:rPr>
            <w:t>Heratizadeh A, Werfel T, Wollenberg A, et al. Effects of structured patient education in adults with atopic dermatitis: Multicenter randomized controlled trial.</w:t>
          </w:r>
          <w:bookmarkEnd w:id="1"/>
          <w:r>
            <w:rPr>
              <w:lang w:val="en-US"/>
            </w:rPr>
            <w:t xml:space="preserve"> </w:t>
          </w:r>
          <w:r w:rsidRPr="00774DA7">
            <w:rPr>
              <w:i/>
              <w:lang w:val="en-US"/>
            </w:rPr>
            <w:t>J Allergy Clin Immunol</w:t>
          </w:r>
          <w:r w:rsidRPr="00774DA7">
            <w:rPr>
              <w:lang w:val="en-US"/>
            </w:rPr>
            <w:t>. 2017;140(3):845-853.e3. doi:10.1016/j.jaci.2017.01.029.</w:t>
          </w:r>
        </w:p>
        <w:p w:rsidR="00774DA7" w:rsidRDefault="00774DA7" w:rsidP="00D56434">
          <w:pPr>
            <w:pStyle w:val="CitaviBibliographyEntry"/>
            <w:spacing w:line="480" w:lineRule="auto"/>
            <w:rPr>
              <w:lang w:val="en-US"/>
            </w:rPr>
          </w:pPr>
          <w:r>
            <w:rPr>
              <w:lang w:val="en-US"/>
            </w:rPr>
            <w:t>2.</w:t>
          </w:r>
          <w:r>
            <w:rPr>
              <w:lang w:val="en-US"/>
            </w:rPr>
            <w:tab/>
          </w:r>
          <w:bookmarkStart w:id="2" w:name="_CTVL0014eee6278bf2d456f94596d91156b0ab8"/>
          <w:r>
            <w:rPr>
              <w:lang w:val="en-US"/>
            </w:rPr>
            <w:t>Dressler C, Lambert J, Grine L, et al. Therapeutic patient education and self-management support for patients with psoriasis - a systematic review.</w:t>
          </w:r>
          <w:bookmarkEnd w:id="2"/>
          <w:r>
            <w:rPr>
              <w:lang w:val="en-US"/>
            </w:rPr>
            <w:t xml:space="preserve"> </w:t>
          </w:r>
          <w:r w:rsidRPr="00774DA7">
            <w:rPr>
              <w:i/>
              <w:lang w:val="en-US"/>
            </w:rPr>
            <w:t>J Dtsch Dermatol Ges</w:t>
          </w:r>
          <w:r w:rsidRPr="00774DA7">
            <w:rPr>
              <w:lang w:val="en-US"/>
            </w:rPr>
            <w:t>. 2019;17(7):685-695. doi:10.1111/ddg.13840.</w:t>
          </w:r>
        </w:p>
        <w:p w:rsidR="00774DA7" w:rsidRPr="00774DA7" w:rsidRDefault="00774DA7" w:rsidP="00D56434">
          <w:pPr>
            <w:pStyle w:val="CitaviBibliographyEntry"/>
            <w:spacing w:line="480" w:lineRule="auto"/>
            <w:rPr>
              <w:lang w:val="nl-NL"/>
            </w:rPr>
          </w:pPr>
          <w:r>
            <w:rPr>
              <w:lang w:val="en-US"/>
            </w:rPr>
            <w:t>3.</w:t>
          </w:r>
          <w:r>
            <w:rPr>
              <w:lang w:val="en-US"/>
            </w:rPr>
            <w:tab/>
          </w:r>
          <w:bookmarkStart w:id="3" w:name="_CTVL0015b748b2534104fd8b1afbe93303e1cb3"/>
          <w:r>
            <w:rPr>
              <w:lang w:val="en-US"/>
            </w:rPr>
            <w:t>Rousset L, Halioua B. Stress and psoriasis.</w:t>
          </w:r>
          <w:bookmarkEnd w:id="3"/>
          <w:r>
            <w:rPr>
              <w:lang w:val="en-US"/>
            </w:rPr>
            <w:t xml:space="preserve"> </w:t>
          </w:r>
          <w:r w:rsidRPr="00774DA7">
            <w:rPr>
              <w:i/>
              <w:lang w:val="nl-NL"/>
            </w:rPr>
            <w:t>Int J Dermatol</w:t>
          </w:r>
          <w:r w:rsidRPr="00774DA7">
            <w:rPr>
              <w:lang w:val="nl-NL"/>
            </w:rPr>
            <w:t>. 2018;57(10):1165-1172. doi:10.1111/ijd.14032.</w:t>
          </w:r>
        </w:p>
        <w:p w:rsidR="00774DA7" w:rsidRDefault="00774DA7" w:rsidP="00D56434">
          <w:pPr>
            <w:pStyle w:val="CitaviBibliographyEntry"/>
            <w:spacing w:line="480" w:lineRule="auto"/>
            <w:rPr>
              <w:lang w:val="en-US"/>
            </w:rPr>
          </w:pPr>
          <w:r>
            <w:rPr>
              <w:lang w:val="en-US"/>
            </w:rPr>
            <w:t>4.</w:t>
          </w:r>
          <w:r>
            <w:rPr>
              <w:lang w:val="en-US"/>
            </w:rPr>
            <w:tab/>
          </w:r>
          <w:bookmarkStart w:id="4" w:name="_CTVL00135bb4273571b4da080c48304d0d44709"/>
          <w:r>
            <w:rPr>
              <w:lang w:val="en-US"/>
            </w:rPr>
            <w:t>Senra MS, Wollenberg A. Psychodermatological aspects of atopic dermatitis.</w:t>
          </w:r>
          <w:bookmarkEnd w:id="4"/>
          <w:r>
            <w:rPr>
              <w:lang w:val="en-US"/>
            </w:rPr>
            <w:t xml:space="preserve"> </w:t>
          </w:r>
          <w:r w:rsidRPr="00774DA7">
            <w:rPr>
              <w:i/>
              <w:lang w:val="en-US"/>
            </w:rPr>
            <w:t>Br J Dermatol</w:t>
          </w:r>
          <w:r w:rsidRPr="00774DA7">
            <w:rPr>
              <w:lang w:val="en-US"/>
            </w:rPr>
            <w:t>. 2014;170 Suppl 1:38-43. doi:10.1111/bjd.13084.</w:t>
          </w:r>
        </w:p>
        <w:p w:rsidR="00774DA7" w:rsidRDefault="00774DA7" w:rsidP="00D56434">
          <w:pPr>
            <w:pStyle w:val="CitaviBibliographyEntry"/>
            <w:spacing w:line="480" w:lineRule="auto"/>
            <w:rPr>
              <w:lang w:val="en-US"/>
            </w:rPr>
          </w:pPr>
          <w:r>
            <w:rPr>
              <w:lang w:val="en-US"/>
            </w:rPr>
            <w:t>5.</w:t>
          </w:r>
          <w:r>
            <w:rPr>
              <w:lang w:val="en-US"/>
            </w:rPr>
            <w:tab/>
          </w:r>
          <w:bookmarkStart w:id="5" w:name="_CTVL001160b04606e4242d6a152609790447376"/>
          <w:r>
            <w:rPr>
              <w:lang w:val="en-US"/>
            </w:rPr>
            <w:t>Breedvelt JJF, Amanvermez Y, Harrer M, et al. The Effects of Meditation, Yoga, and Mindfulness on Depression, Anxiety, and Stress in Tertiary Education Students: A Meta-Analysis.</w:t>
          </w:r>
          <w:bookmarkEnd w:id="5"/>
          <w:r>
            <w:rPr>
              <w:lang w:val="en-US"/>
            </w:rPr>
            <w:t xml:space="preserve"> </w:t>
          </w:r>
          <w:r w:rsidRPr="00774DA7">
            <w:rPr>
              <w:i/>
              <w:lang w:val="en-US"/>
            </w:rPr>
            <w:t>Front Psychiatry</w:t>
          </w:r>
          <w:r w:rsidRPr="00774DA7">
            <w:rPr>
              <w:lang w:val="en-US"/>
            </w:rPr>
            <w:t>. 2019;10:193. doi:10.3389/fpsyt.2019.00193.</w:t>
          </w:r>
        </w:p>
        <w:p w:rsidR="00774DA7" w:rsidRDefault="00774DA7" w:rsidP="00D56434">
          <w:pPr>
            <w:pStyle w:val="CitaviBibliographyEntry"/>
            <w:spacing w:line="480" w:lineRule="auto"/>
            <w:rPr>
              <w:lang w:val="en-US"/>
            </w:rPr>
          </w:pPr>
          <w:r>
            <w:rPr>
              <w:lang w:val="en-US"/>
            </w:rPr>
            <w:t>6.</w:t>
          </w:r>
          <w:r>
            <w:rPr>
              <w:lang w:val="en-US"/>
            </w:rPr>
            <w:tab/>
          </w:r>
          <w:bookmarkStart w:id="6" w:name="_CTVL00191feb5fd1c224e52b13a53fe2a0bc4bd"/>
          <w:r>
            <w:rPr>
              <w:lang w:val="en-US"/>
            </w:rPr>
            <w:t>Pascoe MC, Bauer IE. A systematic review of randomised control trials on the effects of yoga on stress measures and mood.</w:t>
          </w:r>
          <w:bookmarkEnd w:id="6"/>
          <w:r>
            <w:rPr>
              <w:lang w:val="en-US"/>
            </w:rPr>
            <w:t xml:space="preserve"> </w:t>
          </w:r>
          <w:r w:rsidRPr="00774DA7">
            <w:rPr>
              <w:i/>
              <w:lang w:val="en-US"/>
            </w:rPr>
            <w:t>J Psychiatr Res</w:t>
          </w:r>
          <w:r w:rsidRPr="00774DA7">
            <w:rPr>
              <w:lang w:val="en-US"/>
            </w:rPr>
            <w:t>. 2015;68:270-282. doi:10.1016/j.jpsychires.2015.07.013.</w:t>
          </w:r>
        </w:p>
        <w:p w:rsidR="00774DA7" w:rsidRDefault="00774DA7" w:rsidP="00D56434">
          <w:pPr>
            <w:pStyle w:val="CitaviBibliographyEntry"/>
            <w:spacing w:line="480" w:lineRule="auto"/>
            <w:rPr>
              <w:lang w:val="en-US"/>
            </w:rPr>
          </w:pPr>
          <w:r>
            <w:rPr>
              <w:lang w:val="en-US"/>
            </w:rPr>
            <w:t>7.</w:t>
          </w:r>
          <w:r>
            <w:rPr>
              <w:lang w:val="en-US"/>
            </w:rPr>
            <w:tab/>
          </w:r>
          <w:bookmarkStart w:id="7" w:name="_CTVL00175607fdb5f564412956f18125eebe445"/>
          <w:r>
            <w:rPr>
              <w:lang w:val="en-US"/>
            </w:rPr>
            <w:t>Stubbs B, Vancampfort D, Rosenbaum S, et al. An examination of the anxiolytic effects of exercise for people with anxiety and stress-related disorders: A meta-analysis.</w:t>
          </w:r>
          <w:bookmarkEnd w:id="7"/>
          <w:r>
            <w:rPr>
              <w:lang w:val="en-US"/>
            </w:rPr>
            <w:t xml:space="preserve"> </w:t>
          </w:r>
          <w:r w:rsidRPr="00774DA7">
            <w:rPr>
              <w:i/>
              <w:lang w:val="en-US"/>
            </w:rPr>
            <w:t>Psychiatry Res</w:t>
          </w:r>
          <w:r w:rsidRPr="00774DA7">
            <w:rPr>
              <w:lang w:val="en-US"/>
            </w:rPr>
            <w:t>. 2017;249:102-108. doi:10.1016/j.psychres.2016.12.020.</w:t>
          </w:r>
        </w:p>
        <w:p w:rsidR="00774DA7" w:rsidRDefault="00774DA7" w:rsidP="00D56434">
          <w:pPr>
            <w:pStyle w:val="CitaviBibliographyEntry"/>
            <w:spacing w:line="480" w:lineRule="auto"/>
            <w:rPr>
              <w:lang w:val="en-US"/>
            </w:rPr>
          </w:pPr>
          <w:r>
            <w:rPr>
              <w:lang w:val="en-US"/>
            </w:rPr>
            <w:t>8.</w:t>
          </w:r>
          <w:r>
            <w:rPr>
              <w:lang w:val="en-US"/>
            </w:rPr>
            <w:tab/>
          </w:r>
          <w:bookmarkStart w:id="8" w:name="_CTVL001d6a2bb218b8a42d0880fcbb705cd5d0b"/>
          <w:r>
            <w:rPr>
              <w:lang w:val="en-US"/>
            </w:rPr>
            <w:t>Gottlieb AB, Dann F. Comorbidities in patients with psoriasis.</w:t>
          </w:r>
          <w:bookmarkEnd w:id="8"/>
          <w:r>
            <w:rPr>
              <w:lang w:val="en-US"/>
            </w:rPr>
            <w:t xml:space="preserve"> </w:t>
          </w:r>
          <w:r w:rsidRPr="00774DA7">
            <w:rPr>
              <w:i/>
              <w:lang w:val="en-US"/>
            </w:rPr>
            <w:t>Am J Med</w:t>
          </w:r>
          <w:r w:rsidRPr="00774DA7">
            <w:rPr>
              <w:lang w:val="en-US"/>
            </w:rPr>
            <w:t>. 2009;122(12):1150.e1-9. doi:10.1016/j.amjmed.2009.06.021.</w:t>
          </w:r>
        </w:p>
        <w:p w:rsidR="00774DA7" w:rsidRDefault="00774DA7" w:rsidP="00D56434">
          <w:pPr>
            <w:pStyle w:val="CitaviBibliographyEntry"/>
            <w:spacing w:line="480" w:lineRule="auto"/>
            <w:rPr>
              <w:lang w:val="en-US"/>
            </w:rPr>
          </w:pPr>
          <w:r>
            <w:rPr>
              <w:lang w:val="en-US"/>
            </w:rPr>
            <w:t>9.</w:t>
          </w:r>
          <w:r>
            <w:rPr>
              <w:lang w:val="en-US"/>
            </w:rPr>
            <w:tab/>
          </w:r>
          <w:bookmarkStart w:id="9" w:name="_CTVL001a42cabce659542a6ba8e59616dbf0363"/>
          <w:r>
            <w:rPr>
              <w:lang w:val="en-US"/>
            </w:rPr>
            <w:t>Silverberg JI. Association between adult atopic dermatitis, cardiovascular disease, and increased heart attacks in three population-based studies.</w:t>
          </w:r>
          <w:bookmarkEnd w:id="9"/>
          <w:r>
            <w:rPr>
              <w:lang w:val="en-US"/>
            </w:rPr>
            <w:t xml:space="preserve"> </w:t>
          </w:r>
          <w:r w:rsidRPr="00774DA7">
            <w:rPr>
              <w:i/>
              <w:lang w:val="en-US"/>
            </w:rPr>
            <w:t>Allergy</w:t>
          </w:r>
          <w:r w:rsidRPr="00774DA7">
            <w:rPr>
              <w:lang w:val="en-US"/>
            </w:rPr>
            <w:t>. 2015;70(10):1300-1308. doi:10.1111/all.12685.</w:t>
          </w:r>
        </w:p>
        <w:p w:rsidR="00774DA7" w:rsidRPr="00774DA7" w:rsidRDefault="00774DA7" w:rsidP="00D56434">
          <w:pPr>
            <w:pStyle w:val="CitaviBibliographyEntry"/>
            <w:spacing w:line="480" w:lineRule="auto"/>
            <w:rPr>
              <w:lang w:val="fr-CH"/>
            </w:rPr>
          </w:pPr>
          <w:r>
            <w:rPr>
              <w:lang w:val="en-US"/>
            </w:rPr>
            <w:lastRenderedPageBreak/>
            <w:t>10.</w:t>
          </w:r>
          <w:r>
            <w:rPr>
              <w:lang w:val="en-US"/>
            </w:rPr>
            <w:tab/>
          </w:r>
          <w:bookmarkStart w:id="10" w:name="_CTVL0016b02db31f271480f9d2052b8952fcda9"/>
          <w:r>
            <w:rPr>
              <w:lang w:val="en-US"/>
            </w:rPr>
            <w:t>Gaesser GA. Exercise for prevention and treatment of cardiovascular disease, type 2 diabetes, and metabolic syndrome.</w:t>
          </w:r>
          <w:bookmarkEnd w:id="10"/>
          <w:r>
            <w:rPr>
              <w:lang w:val="en-US"/>
            </w:rPr>
            <w:t xml:space="preserve"> </w:t>
          </w:r>
          <w:r w:rsidRPr="00774DA7">
            <w:rPr>
              <w:i/>
              <w:lang w:val="fr-CH"/>
            </w:rPr>
            <w:t>Current diabetes reports</w:t>
          </w:r>
          <w:r w:rsidRPr="00774DA7">
            <w:rPr>
              <w:lang w:val="fr-CH"/>
            </w:rPr>
            <w:t>. 2007;7(1):14-19.</w:t>
          </w:r>
        </w:p>
        <w:p w:rsidR="00774DA7" w:rsidRDefault="00774DA7" w:rsidP="00D56434">
          <w:pPr>
            <w:pStyle w:val="CitaviBibliographyEntry"/>
            <w:spacing w:line="480" w:lineRule="auto"/>
            <w:rPr>
              <w:lang w:val="en-US"/>
            </w:rPr>
          </w:pPr>
          <w:r w:rsidRPr="00774DA7">
            <w:rPr>
              <w:lang w:val="fr-CH"/>
            </w:rPr>
            <w:t>11.</w:t>
          </w:r>
          <w:r w:rsidRPr="00774DA7">
            <w:rPr>
              <w:lang w:val="fr-CH"/>
            </w:rPr>
            <w:tab/>
          </w:r>
          <w:bookmarkStart w:id="11" w:name="_CTVL0016754d03bc1f84308a1d975a00c145d4e"/>
          <w:r w:rsidRPr="00774DA7">
            <w:rPr>
              <w:lang w:val="fr-CH"/>
            </w:rPr>
            <w:t xml:space="preserve">Tang Y-Y, Hölzel BK, Posner MI. </w:t>
          </w:r>
          <w:r>
            <w:rPr>
              <w:lang w:val="en-US"/>
            </w:rPr>
            <w:t>The neuroscience of mindfulness meditation.</w:t>
          </w:r>
          <w:bookmarkEnd w:id="11"/>
          <w:r>
            <w:rPr>
              <w:lang w:val="en-US"/>
            </w:rPr>
            <w:t xml:space="preserve"> </w:t>
          </w:r>
          <w:r w:rsidRPr="00774DA7">
            <w:rPr>
              <w:i/>
              <w:lang w:val="en-US"/>
            </w:rPr>
            <w:t>Nat Rev Neurosci</w:t>
          </w:r>
          <w:r w:rsidRPr="00774DA7">
            <w:rPr>
              <w:lang w:val="en-US"/>
            </w:rPr>
            <w:t>. 2015;16(4):213-225. doi:10.1038/nrn3916.</w:t>
          </w:r>
        </w:p>
        <w:p w:rsidR="00774DA7" w:rsidRDefault="00774DA7" w:rsidP="00D56434">
          <w:pPr>
            <w:pStyle w:val="CitaviBibliographyEntry"/>
            <w:spacing w:line="480" w:lineRule="auto"/>
            <w:rPr>
              <w:lang w:val="en-US"/>
            </w:rPr>
          </w:pPr>
          <w:r>
            <w:rPr>
              <w:lang w:val="en-US"/>
            </w:rPr>
            <w:t>12.</w:t>
          </w:r>
          <w:r>
            <w:rPr>
              <w:lang w:val="en-US"/>
            </w:rPr>
            <w:tab/>
          </w:r>
          <w:bookmarkStart w:id="12" w:name="_CTVL001d9698e88a02b43708f6d3dcfd65f4149"/>
          <w:r>
            <w:rPr>
              <w:lang w:val="en-US"/>
            </w:rPr>
            <w:t>Chellew K, Evans P, Fornes-Vives J, Pérez G, Garcia-Banda G. The effect of progressive muscle relaxation on daily cortisol secretion.</w:t>
          </w:r>
          <w:bookmarkEnd w:id="12"/>
          <w:r>
            <w:rPr>
              <w:lang w:val="en-US"/>
            </w:rPr>
            <w:t xml:space="preserve"> </w:t>
          </w:r>
          <w:r w:rsidRPr="00774DA7">
            <w:rPr>
              <w:i/>
              <w:lang w:val="en-US"/>
            </w:rPr>
            <w:t>Stress</w:t>
          </w:r>
          <w:r w:rsidRPr="00774DA7">
            <w:rPr>
              <w:lang w:val="en-US"/>
            </w:rPr>
            <w:t>. 2015;18(5):538-544. doi:10.3109/10253890.2015.1053454.</w:t>
          </w:r>
        </w:p>
        <w:p w:rsidR="00774DA7" w:rsidRDefault="00774DA7" w:rsidP="00D56434">
          <w:pPr>
            <w:pStyle w:val="CitaviBibliographyEntry"/>
            <w:spacing w:line="480" w:lineRule="auto"/>
            <w:rPr>
              <w:lang w:val="en-US"/>
            </w:rPr>
          </w:pPr>
          <w:r>
            <w:rPr>
              <w:lang w:val="en-US"/>
            </w:rPr>
            <w:t>13.</w:t>
          </w:r>
          <w:r>
            <w:rPr>
              <w:lang w:val="en-US"/>
            </w:rPr>
            <w:tab/>
          </w:r>
          <w:bookmarkStart w:id="13" w:name="_CTVL0014b933896884d466b855c24b896400595"/>
          <w:r>
            <w:rPr>
              <w:lang w:val="en-US"/>
            </w:rPr>
            <w:t>Vancampfort D, Correll CU, Scheewe TW, et al. Progressive muscle relaxation in persons with schizophrenia: a systematic review of randomized controlled trials.</w:t>
          </w:r>
          <w:bookmarkEnd w:id="13"/>
          <w:r>
            <w:rPr>
              <w:lang w:val="en-US"/>
            </w:rPr>
            <w:t xml:space="preserve"> </w:t>
          </w:r>
          <w:r w:rsidRPr="00774DA7">
            <w:rPr>
              <w:i/>
              <w:lang w:val="en-US"/>
            </w:rPr>
            <w:t>Clin Rehabil</w:t>
          </w:r>
          <w:r w:rsidRPr="00774DA7">
            <w:rPr>
              <w:lang w:val="en-US"/>
            </w:rPr>
            <w:t>. 2013;27(4):291-298. doi:10.1177/0269215512455531.</w:t>
          </w:r>
        </w:p>
        <w:p w:rsidR="00774DA7" w:rsidRDefault="00774DA7" w:rsidP="00D56434">
          <w:pPr>
            <w:pStyle w:val="CitaviBibliographyEntry"/>
            <w:spacing w:line="480" w:lineRule="auto"/>
            <w:rPr>
              <w:lang w:val="en-US"/>
            </w:rPr>
          </w:pPr>
          <w:r>
            <w:rPr>
              <w:lang w:val="en-US"/>
            </w:rPr>
            <w:t>14.</w:t>
          </w:r>
          <w:r>
            <w:rPr>
              <w:lang w:val="en-US"/>
            </w:rPr>
            <w:tab/>
          </w:r>
          <w:bookmarkStart w:id="14" w:name="_CTVL001c277e12c00e44b1184eb15bc3e034552"/>
          <w:r>
            <w:rPr>
              <w:lang w:val="en-US"/>
            </w:rPr>
            <w:t>Mastrorilli C, Caffarelli C, Hoffmann-Sommergruber K. Food allergy and atopic dermatitis: Prediction, progression, and prevention.</w:t>
          </w:r>
          <w:bookmarkEnd w:id="14"/>
          <w:r>
            <w:rPr>
              <w:lang w:val="en-US"/>
            </w:rPr>
            <w:t xml:space="preserve"> </w:t>
          </w:r>
          <w:r w:rsidRPr="00774DA7">
            <w:rPr>
              <w:i/>
              <w:lang w:val="en-US"/>
            </w:rPr>
            <w:t>Pediatr Allergy Immunol</w:t>
          </w:r>
          <w:r w:rsidRPr="00774DA7">
            <w:rPr>
              <w:lang w:val="en-US"/>
            </w:rPr>
            <w:t>. 2017;28(8):831-840. doi:10.1111/pai.12831.</w:t>
          </w:r>
        </w:p>
        <w:p w:rsidR="00774DA7" w:rsidRDefault="00774DA7" w:rsidP="00D56434">
          <w:pPr>
            <w:pStyle w:val="CitaviBibliographyEntry"/>
            <w:spacing w:line="480" w:lineRule="auto"/>
            <w:rPr>
              <w:lang w:val="en-US"/>
            </w:rPr>
          </w:pPr>
          <w:r>
            <w:rPr>
              <w:lang w:val="en-US"/>
            </w:rPr>
            <w:t>15.</w:t>
          </w:r>
          <w:r>
            <w:rPr>
              <w:lang w:val="en-US"/>
            </w:rPr>
            <w:tab/>
          </w:r>
          <w:bookmarkStart w:id="15" w:name="_CTVL00141ca187eae2842b9ac664717addf6adf"/>
          <w:r>
            <w:rPr>
              <w:lang w:val="en-US"/>
            </w:rPr>
            <w:t>Grundy SM, Cleeman JI, Daniels SR, et al. Diagnosis and management of the metabolic syndrome: an American Heart Association/National Heart, Lung, and Blood Institute Scientific Statement.</w:t>
          </w:r>
          <w:bookmarkEnd w:id="15"/>
          <w:r>
            <w:rPr>
              <w:lang w:val="en-US"/>
            </w:rPr>
            <w:t xml:space="preserve"> </w:t>
          </w:r>
          <w:r w:rsidRPr="00774DA7">
            <w:rPr>
              <w:i/>
              <w:lang w:val="en-US"/>
            </w:rPr>
            <w:t>Circulation</w:t>
          </w:r>
          <w:r w:rsidRPr="00774DA7">
            <w:rPr>
              <w:lang w:val="en-US"/>
            </w:rPr>
            <w:t>. 2005;112(17):2735-2752. doi:10.1161/CIRCULATIONAHA.105.169404.</w:t>
          </w:r>
        </w:p>
        <w:p w:rsidR="00774DA7" w:rsidRDefault="00774DA7" w:rsidP="00D56434">
          <w:pPr>
            <w:pStyle w:val="CitaviBibliographyEntry"/>
            <w:spacing w:line="480" w:lineRule="auto"/>
            <w:rPr>
              <w:lang w:val="en-US"/>
            </w:rPr>
          </w:pPr>
          <w:r>
            <w:rPr>
              <w:lang w:val="en-US"/>
            </w:rPr>
            <w:t>16.</w:t>
          </w:r>
          <w:r>
            <w:rPr>
              <w:lang w:val="en-US"/>
            </w:rPr>
            <w:tab/>
          </w:r>
          <w:bookmarkStart w:id="16" w:name="_CTVL001dc9eaa1fe0204b479ba2cd1d8be0c747"/>
          <w:r>
            <w:rPr>
              <w:lang w:val="en-US"/>
            </w:rPr>
            <w:t>Chang Y-S, Chiang B-L. Sleep disorders and atopic dermatitis: A 2-way street?</w:t>
          </w:r>
          <w:bookmarkEnd w:id="16"/>
          <w:r>
            <w:rPr>
              <w:lang w:val="en-US"/>
            </w:rPr>
            <w:t xml:space="preserve"> </w:t>
          </w:r>
          <w:r w:rsidRPr="00774DA7">
            <w:rPr>
              <w:i/>
              <w:lang w:val="en-US"/>
            </w:rPr>
            <w:t>J Allergy Clin Immunol</w:t>
          </w:r>
          <w:r w:rsidRPr="00774DA7">
            <w:rPr>
              <w:lang w:val="en-US"/>
            </w:rPr>
            <w:t>. 2018;142(4):1033-1040. doi:10.1016/j.jaci.2018.08.005.</w:t>
          </w:r>
        </w:p>
        <w:p w:rsidR="00774DA7" w:rsidRDefault="00774DA7" w:rsidP="00D56434">
          <w:pPr>
            <w:pStyle w:val="CitaviBibliographyEntry"/>
            <w:spacing w:line="480" w:lineRule="auto"/>
            <w:rPr>
              <w:lang w:val="en-US"/>
            </w:rPr>
          </w:pPr>
          <w:r>
            <w:rPr>
              <w:lang w:val="en-US"/>
            </w:rPr>
            <w:t>17.</w:t>
          </w:r>
          <w:r>
            <w:rPr>
              <w:lang w:val="en-US"/>
            </w:rPr>
            <w:tab/>
          </w:r>
          <w:bookmarkStart w:id="17" w:name="_CTVL001cda833949f3a4f0b8c751b20ef9f1bfd"/>
          <w:r>
            <w:rPr>
              <w:lang w:val="en-US"/>
            </w:rPr>
            <w:t>Gupta MA, Simpson FC, Gupta AK. Psoriasis and sleep disorders: A systematic review.</w:t>
          </w:r>
          <w:bookmarkEnd w:id="17"/>
          <w:r>
            <w:rPr>
              <w:lang w:val="en-US"/>
            </w:rPr>
            <w:t xml:space="preserve"> </w:t>
          </w:r>
          <w:r w:rsidRPr="00774DA7">
            <w:rPr>
              <w:i/>
              <w:lang w:val="en-US"/>
            </w:rPr>
            <w:t>Sleep Med Rev</w:t>
          </w:r>
          <w:r w:rsidRPr="00774DA7">
            <w:rPr>
              <w:lang w:val="en-US"/>
            </w:rPr>
            <w:t>. 2016;29:63-75. doi:10.1016/j.smrv.2015.09.003.</w:t>
          </w:r>
        </w:p>
        <w:p w:rsidR="00774DA7" w:rsidRDefault="00774DA7" w:rsidP="00D56434">
          <w:pPr>
            <w:pStyle w:val="CitaviBibliographyEntry"/>
            <w:spacing w:line="480" w:lineRule="auto"/>
            <w:rPr>
              <w:lang w:val="en-US"/>
            </w:rPr>
          </w:pPr>
          <w:r>
            <w:rPr>
              <w:lang w:val="en-US"/>
            </w:rPr>
            <w:t>18.</w:t>
          </w:r>
          <w:r>
            <w:rPr>
              <w:lang w:val="en-US"/>
            </w:rPr>
            <w:tab/>
          </w:r>
          <w:bookmarkStart w:id="18" w:name="_CTVL001b617188407ed4da6a5722c54585dd4bf"/>
          <w:r>
            <w:rPr>
              <w:lang w:val="en-US"/>
            </w:rPr>
            <w:t>Irish LA, Kline CE, Gunn HE, Buysse DJ, Hall MH. The role of sleep hygiene in promoting public health: A review of empirical evidence.</w:t>
          </w:r>
          <w:bookmarkEnd w:id="18"/>
          <w:r>
            <w:rPr>
              <w:lang w:val="en-US"/>
            </w:rPr>
            <w:t xml:space="preserve"> </w:t>
          </w:r>
          <w:r w:rsidRPr="00774DA7">
            <w:rPr>
              <w:i/>
              <w:lang w:val="en-US"/>
            </w:rPr>
            <w:t>Sleep Med Rev</w:t>
          </w:r>
          <w:r w:rsidRPr="00774DA7">
            <w:rPr>
              <w:lang w:val="en-US"/>
            </w:rPr>
            <w:t>. 2015;22:23-36. doi:10.1016/j.smrv.2014.10.001.</w:t>
          </w:r>
        </w:p>
        <w:p w:rsidR="00774DA7" w:rsidRDefault="00774DA7" w:rsidP="00D56434">
          <w:pPr>
            <w:pStyle w:val="CitaviBibliographyEntry"/>
            <w:spacing w:line="480" w:lineRule="auto"/>
            <w:rPr>
              <w:lang w:val="en-US"/>
            </w:rPr>
          </w:pPr>
          <w:r>
            <w:rPr>
              <w:lang w:val="en-US"/>
            </w:rPr>
            <w:t>19.</w:t>
          </w:r>
          <w:r>
            <w:rPr>
              <w:lang w:val="en-US"/>
            </w:rPr>
            <w:tab/>
          </w:r>
          <w:bookmarkStart w:id="19" w:name="_CTVL0017b56b83f785545858f636816a617608d"/>
          <w:r>
            <w:rPr>
              <w:lang w:val="en-US"/>
            </w:rPr>
            <w:t>Ambrose JA, Barua RS. The pathophysiology of cigarette smoking and cardiovascular disease: an update.</w:t>
          </w:r>
          <w:bookmarkEnd w:id="19"/>
          <w:r>
            <w:rPr>
              <w:lang w:val="en-US"/>
            </w:rPr>
            <w:t xml:space="preserve"> </w:t>
          </w:r>
          <w:r w:rsidRPr="00774DA7">
            <w:rPr>
              <w:i/>
              <w:lang w:val="en-US"/>
            </w:rPr>
            <w:t>J Am Coll Cardiol</w:t>
          </w:r>
          <w:r w:rsidRPr="00774DA7">
            <w:rPr>
              <w:lang w:val="en-US"/>
            </w:rPr>
            <w:t>. 2004;43(10):1731-1737. doi:10.1016/j.jacc.2003.12.047.</w:t>
          </w:r>
        </w:p>
        <w:p w:rsidR="00774DA7" w:rsidRDefault="00774DA7" w:rsidP="00D56434">
          <w:pPr>
            <w:pStyle w:val="CitaviBibliographyEntry"/>
            <w:spacing w:line="480" w:lineRule="auto"/>
            <w:rPr>
              <w:lang w:val="en-US"/>
            </w:rPr>
          </w:pPr>
          <w:r>
            <w:rPr>
              <w:lang w:val="en-US"/>
            </w:rPr>
            <w:t>20.</w:t>
          </w:r>
          <w:r>
            <w:rPr>
              <w:lang w:val="en-US"/>
            </w:rPr>
            <w:tab/>
          </w:r>
          <w:bookmarkStart w:id="20" w:name="_CTVL0013c9a03836bea475babdf1f33d5ff7561"/>
          <w:r>
            <w:rPr>
              <w:lang w:val="en-US"/>
            </w:rPr>
            <w:t>Armstrong AW, Harskamp CT, Dhillon JS, Armstrong EJ. Psoriasis and smoking: a systematic review and meta-analysis.</w:t>
          </w:r>
          <w:bookmarkEnd w:id="20"/>
          <w:r>
            <w:rPr>
              <w:lang w:val="en-US"/>
            </w:rPr>
            <w:t xml:space="preserve"> </w:t>
          </w:r>
          <w:r w:rsidRPr="00774DA7">
            <w:rPr>
              <w:i/>
              <w:lang w:val="en-US"/>
            </w:rPr>
            <w:t>Br J Dermatol</w:t>
          </w:r>
          <w:r w:rsidRPr="00774DA7">
            <w:rPr>
              <w:lang w:val="en-US"/>
            </w:rPr>
            <w:t>. 2014;170(2):304-314. doi:10.1111/bjd.12670.</w:t>
          </w:r>
        </w:p>
        <w:p w:rsidR="00774DA7" w:rsidRDefault="00774DA7" w:rsidP="00D56434">
          <w:pPr>
            <w:pStyle w:val="CitaviBibliographyEntry"/>
            <w:spacing w:line="480" w:lineRule="auto"/>
            <w:rPr>
              <w:lang w:val="en-US"/>
            </w:rPr>
          </w:pPr>
          <w:r>
            <w:rPr>
              <w:lang w:val="en-US"/>
            </w:rPr>
            <w:lastRenderedPageBreak/>
            <w:t>21.</w:t>
          </w:r>
          <w:r>
            <w:rPr>
              <w:lang w:val="en-US"/>
            </w:rPr>
            <w:tab/>
          </w:r>
          <w:bookmarkStart w:id="21" w:name="_CTVL001f97347bb37ca44989b5c23c6956add7a"/>
          <w:r>
            <w:rPr>
              <w:lang w:val="en-US"/>
            </w:rPr>
            <w:t>Kantor R, Kim A, Thyssen JP, Silverberg JI. Association of atopic dermatitis with smoking: A systematic review and meta-analysis.</w:t>
          </w:r>
          <w:bookmarkEnd w:id="21"/>
          <w:r>
            <w:rPr>
              <w:lang w:val="en-US"/>
            </w:rPr>
            <w:t xml:space="preserve"> </w:t>
          </w:r>
          <w:r w:rsidRPr="00774DA7">
            <w:rPr>
              <w:i/>
              <w:lang w:val="en-US"/>
            </w:rPr>
            <w:t>J Am Acad Dermatol</w:t>
          </w:r>
          <w:r w:rsidRPr="00774DA7">
            <w:rPr>
              <w:lang w:val="en-US"/>
            </w:rPr>
            <w:t>. 2016;75(6):1119-1125.e1. doi:10.1016/j.jaad.2016.07.017.</w:t>
          </w:r>
        </w:p>
        <w:p w:rsidR="00774DA7" w:rsidRDefault="00774DA7" w:rsidP="00D56434">
          <w:pPr>
            <w:pStyle w:val="CitaviBibliographyEntry"/>
            <w:spacing w:line="480" w:lineRule="auto"/>
            <w:rPr>
              <w:lang w:val="en-US"/>
            </w:rPr>
          </w:pPr>
          <w:r>
            <w:rPr>
              <w:lang w:val="en-US"/>
            </w:rPr>
            <w:t>22.</w:t>
          </w:r>
          <w:r>
            <w:rPr>
              <w:lang w:val="en-US"/>
            </w:rPr>
            <w:tab/>
          </w:r>
          <w:bookmarkStart w:id="22" w:name="_CTVL00100bb829504304fa6832d1d666be3e1eb"/>
          <w:r>
            <w:rPr>
              <w:lang w:val="en-US"/>
            </w:rPr>
            <w:t>Lancaster T, Stead LF. Individual behavioural counselling for smoking cessation.</w:t>
          </w:r>
          <w:bookmarkEnd w:id="22"/>
          <w:r>
            <w:rPr>
              <w:lang w:val="en-US"/>
            </w:rPr>
            <w:t xml:space="preserve"> </w:t>
          </w:r>
          <w:r w:rsidRPr="00774DA7">
            <w:rPr>
              <w:i/>
              <w:lang w:val="en-US"/>
            </w:rPr>
            <w:t>Cochrane Database Syst Rev</w:t>
          </w:r>
          <w:r w:rsidRPr="00774DA7">
            <w:rPr>
              <w:lang w:val="en-US"/>
            </w:rPr>
            <w:t>. 2017;3:CD001292. doi:10.1002/14651858.CD001292.pub3.</w:t>
          </w:r>
        </w:p>
        <w:p w:rsidR="00774DA7" w:rsidRPr="00774DA7" w:rsidRDefault="00774DA7" w:rsidP="00D56434">
          <w:pPr>
            <w:pStyle w:val="CitaviBibliographyEntry"/>
            <w:spacing w:line="480" w:lineRule="auto"/>
            <w:rPr>
              <w:lang w:val="fr-CH"/>
            </w:rPr>
          </w:pPr>
          <w:r>
            <w:rPr>
              <w:lang w:val="en-US"/>
            </w:rPr>
            <w:t>23.</w:t>
          </w:r>
          <w:r>
            <w:rPr>
              <w:lang w:val="en-US"/>
            </w:rPr>
            <w:tab/>
          </w:r>
          <w:bookmarkStart w:id="23" w:name="_CTVL00148334507c5564445b0c6f8acd97494ce"/>
          <w:r>
            <w:rPr>
              <w:lang w:val="en-US"/>
            </w:rPr>
            <w:t>Egeberg A, Andersen YMF, Gislason GH, Skov L, Thyssen JP. Prevalence of comorbidity and associated risk factors in adults with atopic dermatitis.</w:t>
          </w:r>
          <w:bookmarkEnd w:id="23"/>
          <w:r>
            <w:rPr>
              <w:lang w:val="en-US"/>
            </w:rPr>
            <w:t xml:space="preserve"> </w:t>
          </w:r>
          <w:r w:rsidRPr="00774DA7">
            <w:rPr>
              <w:i/>
              <w:lang w:val="fr-CH"/>
            </w:rPr>
            <w:t>Allergy</w:t>
          </w:r>
          <w:r w:rsidRPr="00774DA7">
            <w:rPr>
              <w:lang w:val="fr-CH"/>
            </w:rPr>
            <w:t>. 2017;72(5):783-791. doi:10.1111/all.13085.</w:t>
          </w:r>
        </w:p>
        <w:p w:rsidR="00774DA7" w:rsidRDefault="00774DA7" w:rsidP="00D56434">
          <w:pPr>
            <w:pStyle w:val="CitaviBibliographyEntry"/>
            <w:spacing w:line="480" w:lineRule="auto"/>
            <w:rPr>
              <w:lang w:val="en-US"/>
            </w:rPr>
          </w:pPr>
          <w:r w:rsidRPr="00774DA7">
            <w:rPr>
              <w:lang w:val="fr-CH"/>
            </w:rPr>
            <w:t>24.</w:t>
          </w:r>
          <w:r w:rsidRPr="00774DA7">
            <w:rPr>
              <w:lang w:val="fr-CH"/>
            </w:rPr>
            <w:tab/>
          </w:r>
          <w:bookmarkStart w:id="24" w:name="_CTVL0015a4b622694bc4b5394fb581f71f3611f"/>
          <w:r w:rsidRPr="00774DA7">
            <w:rPr>
              <w:lang w:val="fr-CH"/>
            </w:rPr>
            <w:t xml:space="preserve">Brenaut E, Horreau C, Pouplard C, et al. </w:t>
          </w:r>
          <w:r>
            <w:rPr>
              <w:lang w:val="en-US"/>
            </w:rPr>
            <w:t>Alcohol consumption and psoriasis: a systematic literature review.</w:t>
          </w:r>
          <w:bookmarkEnd w:id="24"/>
          <w:r>
            <w:rPr>
              <w:lang w:val="en-US"/>
            </w:rPr>
            <w:t xml:space="preserve"> </w:t>
          </w:r>
          <w:r w:rsidRPr="00774DA7">
            <w:rPr>
              <w:i/>
              <w:lang w:val="en-US"/>
            </w:rPr>
            <w:t>J Eur Acad Dermatol Venereol</w:t>
          </w:r>
          <w:r w:rsidRPr="00774DA7">
            <w:rPr>
              <w:lang w:val="en-US"/>
            </w:rPr>
            <w:t>. 2013;27 Suppl 3:30-35. doi:10.1111/jdv.12164.</w:t>
          </w:r>
        </w:p>
        <w:p w:rsidR="00774DA7" w:rsidRDefault="00774DA7" w:rsidP="00D56434">
          <w:pPr>
            <w:pStyle w:val="CitaviBibliographyEntry"/>
            <w:spacing w:line="480" w:lineRule="auto"/>
            <w:rPr>
              <w:lang w:val="en-US"/>
            </w:rPr>
          </w:pPr>
          <w:r>
            <w:rPr>
              <w:lang w:val="en-US"/>
            </w:rPr>
            <w:t>25.</w:t>
          </w:r>
          <w:r>
            <w:rPr>
              <w:lang w:val="en-US"/>
            </w:rPr>
            <w:tab/>
          </w:r>
          <w:bookmarkStart w:id="25" w:name="_CTVL0012ac4857cc3a2441da44c4cf79946c0cf"/>
          <w:r>
            <w:rPr>
              <w:lang w:val="en-US"/>
            </w:rPr>
            <w:t>Dalgard FJ, Gieler U, Tomas-Aragones L, et al. The psychological burden of skin diseases: a cross-sectional multicenter study among dermatological out-patients in 13 European countries.</w:t>
          </w:r>
          <w:bookmarkEnd w:id="25"/>
          <w:r>
            <w:rPr>
              <w:lang w:val="en-US"/>
            </w:rPr>
            <w:t xml:space="preserve"> </w:t>
          </w:r>
          <w:r w:rsidRPr="00774DA7">
            <w:rPr>
              <w:i/>
              <w:lang w:val="en-US"/>
            </w:rPr>
            <w:t>J Invest Dermatol</w:t>
          </w:r>
          <w:r w:rsidRPr="00774DA7">
            <w:rPr>
              <w:lang w:val="en-US"/>
            </w:rPr>
            <w:t>. 2015;135(4):984-991. doi:10.1038/jid.2014.530.</w:t>
          </w:r>
        </w:p>
        <w:p w:rsidR="00774DA7" w:rsidRDefault="00774DA7" w:rsidP="00D56434">
          <w:pPr>
            <w:pStyle w:val="CitaviBibliographyEntry"/>
            <w:spacing w:line="480" w:lineRule="auto"/>
            <w:rPr>
              <w:lang w:val="en-US"/>
            </w:rPr>
          </w:pPr>
          <w:r>
            <w:rPr>
              <w:lang w:val="en-US"/>
            </w:rPr>
            <w:t>26.</w:t>
          </w:r>
          <w:r>
            <w:rPr>
              <w:lang w:val="en-US"/>
            </w:rPr>
            <w:tab/>
          </w:r>
          <w:bookmarkStart w:id="26" w:name="_CTVL001a802846e167a4bd88cc5951cb37d143e"/>
          <w:r>
            <w:rPr>
              <w:lang w:val="en-US"/>
            </w:rPr>
            <w:t>Prince M, Patel V, Saxena S, et al. No health without mental health.</w:t>
          </w:r>
          <w:bookmarkEnd w:id="26"/>
          <w:r>
            <w:rPr>
              <w:lang w:val="en-US"/>
            </w:rPr>
            <w:t xml:space="preserve"> </w:t>
          </w:r>
          <w:r w:rsidRPr="00774DA7">
            <w:rPr>
              <w:i/>
              <w:lang w:val="en-US"/>
            </w:rPr>
            <w:t>The Lancet</w:t>
          </w:r>
          <w:r w:rsidRPr="00774DA7">
            <w:rPr>
              <w:lang w:val="en-US"/>
            </w:rPr>
            <w:t>. 2007;370(9590):859-877. doi:10.1016/S0140-6736(07)61238-0.</w:t>
          </w:r>
          <w:r>
            <w:rPr>
              <w:lang w:val="en-US"/>
            </w:rPr>
            <w:fldChar w:fldCharType="end"/>
          </w:r>
        </w:p>
      </w:sdtContent>
    </w:sdt>
    <w:p w:rsidR="00774DA7" w:rsidRPr="00D321F3" w:rsidRDefault="00774DA7" w:rsidP="00D56434">
      <w:pPr>
        <w:spacing w:line="480" w:lineRule="auto"/>
        <w:rPr>
          <w:lang w:val="en-US"/>
        </w:rPr>
      </w:pPr>
    </w:p>
    <w:sectPr w:rsidR="00774DA7" w:rsidRPr="00D321F3" w:rsidSect="00D321F3">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1F3"/>
    <w:rsid w:val="000932FF"/>
    <w:rsid w:val="000B5944"/>
    <w:rsid w:val="001D1E2C"/>
    <w:rsid w:val="004601E8"/>
    <w:rsid w:val="00774DA7"/>
    <w:rsid w:val="009826F9"/>
    <w:rsid w:val="00A13640"/>
    <w:rsid w:val="00C945B4"/>
    <w:rsid w:val="00D321F3"/>
    <w:rsid w:val="00D56434"/>
    <w:rsid w:val="00D94F7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B3EB1E0-120D-4C86-A23E-469D85848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321F3"/>
  </w:style>
  <w:style w:type="paragraph" w:styleId="berschrift1">
    <w:name w:val="heading 1"/>
    <w:basedOn w:val="Standard"/>
    <w:next w:val="Standard"/>
    <w:link w:val="berschrift1Zchn"/>
    <w:uiPriority w:val="9"/>
    <w:qFormat/>
    <w:rsid w:val="00774D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74D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74D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74DA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74DA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74DA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74DA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74D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74D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D321F3"/>
  </w:style>
  <w:style w:type="paragraph" w:customStyle="1" w:styleId="CitaviBibliographyEntry">
    <w:name w:val="Citavi Bibliography Entry"/>
    <w:basedOn w:val="Standard"/>
    <w:link w:val="CitaviBibliographyEntryZchn"/>
    <w:uiPriority w:val="99"/>
    <w:rsid w:val="00774DA7"/>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uiPriority w:val="99"/>
    <w:rsid w:val="00774DA7"/>
  </w:style>
  <w:style w:type="paragraph" w:customStyle="1" w:styleId="CitaviBibliographyHeading">
    <w:name w:val="Citavi Bibliography Heading"/>
    <w:basedOn w:val="berschrift1"/>
    <w:link w:val="CitaviBibliographyHeadingZchn"/>
    <w:uiPriority w:val="99"/>
    <w:rsid w:val="00774DA7"/>
  </w:style>
  <w:style w:type="character" w:customStyle="1" w:styleId="CitaviBibliographyHeadingZchn">
    <w:name w:val="Citavi Bibliography Heading Zchn"/>
    <w:basedOn w:val="Absatz-Standardschriftart"/>
    <w:link w:val="CitaviBibliographyHeading"/>
    <w:uiPriority w:val="99"/>
    <w:rsid w:val="00774DA7"/>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774DA7"/>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774DA7"/>
  </w:style>
  <w:style w:type="character" w:customStyle="1" w:styleId="CitaviChapterBibliographyHeadingZchn">
    <w:name w:val="Citavi Chapter Bibliography Heading Zchn"/>
    <w:basedOn w:val="Absatz-Standardschriftart"/>
    <w:link w:val="CitaviChapterBibliographyHeading"/>
    <w:uiPriority w:val="99"/>
    <w:rsid w:val="00774DA7"/>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774DA7"/>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774DA7"/>
    <w:pPr>
      <w:spacing w:line="480" w:lineRule="auto"/>
      <w:outlineLvl w:val="9"/>
    </w:pPr>
    <w:rPr>
      <w:b/>
      <w:u w:val="single"/>
      <w:lang w:val="en-US"/>
    </w:rPr>
  </w:style>
  <w:style w:type="character" w:customStyle="1" w:styleId="CitaviBibliographySubheading1Zchn">
    <w:name w:val="Citavi Bibliography Subheading 1 Zchn"/>
    <w:basedOn w:val="Absatz-Standardschriftart"/>
    <w:link w:val="CitaviBibliographySubheading1"/>
    <w:uiPriority w:val="99"/>
    <w:rsid w:val="00774DA7"/>
    <w:rPr>
      <w:rFonts w:asciiTheme="majorHAnsi" w:eastAsiaTheme="majorEastAsia" w:hAnsiTheme="majorHAnsi" w:cstheme="majorBidi"/>
      <w:b/>
      <w:color w:val="2F5496" w:themeColor="accent1" w:themeShade="BF"/>
      <w:sz w:val="26"/>
      <w:szCs w:val="26"/>
      <w:u w:val="single"/>
      <w:lang w:val="en-US"/>
    </w:rPr>
  </w:style>
  <w:style w:type="paragraph" w:customStyle="1" w:styleId="CitaviBibliographySubheading2">
    <w:name w:val="Citavi Bibliography Subheading 2"/>
    <w:basedOn w:val="berschrift3"/>
    <w:link w:val="CitaviBibliographySubheading2Zchn"/>
    <w:uiPriority w:val="99"/>
    <w:rsid w:val="00774DA7"/>
    <w:pPr>
      <w:spacing w:line="480" w:lineRule="auto"/>
      <w:outlineLvl w:val="9"/>
    </w:pPr>
    <w:rPr>
      <w:b/>
      <w:u w:val="single"/>
      <w:lang w:val="en-US"/>
    </w:rPr>
  </w:style>
  <w:style w:type="character" w:customStyle="1" w:styleId="CitaviBibliographySubheading2Zchn">
    <w:name w:val="Citavi Bibliography Subheading 2 Zchn"/>
    <w:basedOn w:val="Absatz-Standardschriftart"/>
    <w:link w:val="CitaviBibliographySubheading2"/>
    <w:uiPriority w:val="99"/>
    <w:rsid w:val="00774DA7"/>
    <w:rPr>
      <w:rFonts w:asciiTheme="majorHAnsi" w:eastAsiaTheme="majorEastAsia" w:hAnsiTheme="majorHAnsi" w:cstheme="majorBidi"/>
      <w:b/>
      <w:color w:val="1F3763" w:themeColor="accent1" w:themeShade="7F"/>
      <w:sz w:val="24"/>
      <w:szCs w:val="24"/>
      <w:u w:val="single"/>
      <w:lang w:val="en-US"/>
    </w:rPr>
  </w:style>
  <w:style w:type="character" w:customStyle="1" w:styleId="berschrift3Zchn">
    <w:name w:val="Überschrift 3 Zchn"/>
    <w:basedOn w:val="Absatz-Standardschriftart"/>
    <w:link w:val="berschrift3"/>
    <w:uiPriority w:val="9"/>
    <w:semiHidden/>
    <w:rsid w:val="00774DA7"/>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774DA7"/>
    <w:pPr>
      <w:spacing w:line="480" w:lineRule="auto"/>
      <w:outlineLvl w:val="9"/>
    </w:pPr>
    <w:rPr>
      <w:b/>
      <w:u w:val="single"/>
      <w:lang w:val="en-US"/>
    </w:rPr>
  </w:style>
  <w:style w:type="character" w:customStyle="1" w:styleId="CitaviBibliographySubheading3Zchn">
    <w:name w:val="Citavi Bibliography Subheading 3 Zchn"/>
    <w:basedOn w:val="Absatz-Standardschriftart"/>
    <w:link w:val="CitaviBibliographySubheading3"/>
    <w:uiPriority w:val="99"/>
    <w:rsid w:val="00774DA7"/>
    <w:rPr>
      <w:rFonts w:asciiTheme="majorHAnsi" w:eastAsiaTheme="majorEastAsia" w:hAnsiTheme="majorHAnsi" w:cstheme="majorBidi"/>
      <w:b/>
      <w:i/>
      <w:iCs/>
      <w:color w:val="2F5496" w:themeColor="accent1" w:themeShade="BF"/>
      <w:u w:val="single"/>
      <w:lang w:val="en-US"/>
    </w:rPr>
  </w:style>
  <w:style w:type="character" w:customStyle="1" w:styleId="berschrift4Zchn">
    <w:name w:val="Überschrift 4 Zchn"/>
    <w:basedOn w:val="Absatz-Standardschriftart"/>
    <w:link w:val="berschrift4"/>
    <w:uiPriority w:val="9"/>
    <w:semiHidden/>
    <w:rsid w:val="00774DA7"/>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774DA7"/>
    <w:pPr>
      <w:spacing w:line="480" w:lineRule="auto"/>
      <w:outlineLvl w:val="9"/>
    </w:pPr>
    <w:rPr>
      <w:b/>
      <w:u w:val="single"/>
      <w:lang w:val="en-US"/>
    </w:rPr>
  </w:style>
  <w:style w:type="character" w:customStyle="1" w:styleId="CitaviBibliographySubheading4Zchn">
    <w:name w:val="Citavi Bibliography Subheading 4 Zchn"/>
    <w:basedOn w:val="Absatz-Standardschriftart"/>
    <w:link w:val="CitaviBibliographySubheading4"/>
    <w:uiPriority w:val="99"/>
    <w:rsid w:val="00774DA7"/>
    <w:rPr>
      <w:rFonts w:asciiTheme="majorHAnsi" w:eastAsiaTheme="majorEastAsia" w:hAnsiTheme="majorHAnsi" w:cstheme="majorBidi"/>
      <w:b/>
      <w:color w:val="2F5496" w:themeColor="accent1" w:themeShade="BF"/>
      <w:u w:val="single"/>
      <w:lang w:val="en-US"/>
    </w:rPr>
  </w:style>
  <w:style w:type="character" w:customStyle="1" w:styleId="berschrift5Zchn">
    <w:name w:val="Überschrift 5 Zchn"/>
    <w:basedOn w:val="Absatz-Standardschriftart"/>
    <w:link w:val="berschrift5"/>
    <w:uiPriority w:val="9"/>
    <w:semiHidden/>
    <w:rsid w:val="00774DA7"/>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774DA7"/>
    <w:pPr>
      <w:spacing w:line="480" w:lineRule="auto"/>
      <w:outlineLvl w:val="9"/>
    </w:pPr>
    <w:rPr>
      <w:b/>
      <w:u w:val="single"/>
      <w:lang w:val="en-US"/>
    </w:rPr>
  </w:style>
  <w:style w:type="character" w:customStyle="1" w:styleId="CitaviBibliographySubheading5Zchn">
    <w:name w:val="Citavi Bibliography Subheading 5 Zchn"/>
    <w:basedOn w:val="Absatz-Standardschriftart"/>
    <w:link w:val="CitaviBibliographySubheading5"/>
    <w:uiPriority w:val="99"/>
    <w:rsid w:val="00774DA7"/>
    <w:rPr>
      <w:rFonts w:asciiTheme="majorHAnsi" w:eastAsiaTheme="majorEastAsia" w:hAnsiTheme="majorHAnsi" w:cstheme="majorBidi"/>
      <w:b/>
      <w:color w:val="1F3763" w:themeColor="accent1" w:themeShade="7F"/>
      <w:u w:val="single"/>
      <w:lang w:val="en-US"/>
    </w:rPr>
  </w:style>
  <w:style w:type="character" w:customStyle="1" w:styleId="berschrift6Zchn">
    <w:name w:val="Überschrift 6 Zchn"/>
    <w:basedOn w:val="Absatz-Standardschriftart"/>
    <w:link w:val="berschrift6"/>
    <w:uiPriority w:val="9"/>
    <w:semiHidden/>
    <w:rsid w:val="00774DA7"/>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774DA7"/>
    <w:pPr>
      <w:spacing w:line="480" w:lineRule="auto"/>
      <w:outlineLvl w:val="9"/>
    </w:pPr>
    <w:rPr>
      <w:b/>
      <w:u w:val="single"/>
      <w:lang w:val="en-US"/>
    </w:rPr>
  </w:style>
  <w:style w:type="character" w:customStyle="1" w:styleId="CitaviBibliographySubheading6Zchn">
    <w:name w:val="Citavi Bibliography Subheading 6 Zchn"/>
    <w:basedOn w:val="Absatz-Standardschriftart"/>
    <w:link w:val="CitaviBibliographySubheading6"/>
    <w:uiPriority w:val="99"/>
    <w:rsid w:val="00774DA7"/>
    <w:rPr>
      <w:rFonts w:asciiTheme="majorHAnsi" w:eastAsiaTheme="majorEastAsia" w:hAnsiTheme="majorHAnsi" w:cstheme="majorBidi"/>
      <w:b/>
      <w:i/>
      <w:iCs/>
      <w:color w:val="1F3763" w:themeColor="accent1" w:themeShade="7F"/>
      <w:u w:val="single"/>
      <w:lang w:val="en-US"/>
    </w:rPr>
  </w:style>
  <w:style w:type="character" w:customStyle="1" w:styleId="berschrift7Zchn">
    <w:name w:val="Überschrift 7 Zchn"/>
    <w:basedOn w:val="Absatz-Standardschriftart"/>
    <w:link w:val="berschrift7"/>
    <w:uiPriority w:val="9"/>
    <w:semiHidden/>
    <w:rsid w:val="00774DA7"/>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774DA7"/>
    <w:pPr>
      <w:spacing w:line="480" w:lineRule="auto"/>
      <w:outlineLvl w:val="9"/>
    </w:pPr>
    <w:rPr>
      <w:b/>
      <w:u w:val="single"/>
      <w:lang w:val="en-US"/>
    </w:rPr>
  </w:style>
  <w:style w:type="character" w:customStyle="1" w:styleId="CitaviBibliographySubheading7Zchn">
    <w:name w:val="Citavi Bibliography Subheading 7 Zchn"/>
    <w:basedOn w:val="Absatz-Standardschriftart"/>
    <w:link w:val="CitaviBibliographySubheading7"/>
    <w:uiPriority w:val="99"/>
    <w:rsid w:val="00774DA7"/>
    <w:rPr>
      <w:rFonts w:asciiTheme="majorHAnsi" w:eastAsiaTheme="majorEastAsia" w:hAnsiTheme="majorHAnsi" w:cstheme="majorBidi"/>
      <w:b/>
      <w:color w:val="272727" w:themeColor="text1" w:themeTint="D8"/>
      <w:sz w:val="21"/>
      <w:szCs w:val="21"/>
      <w:u w:val="single"/>
      <w:lang w:val="en-US"/>
    </w:rPr>
  </w:style>
  <w:style w:type="character" w:customStyle="1" w:styleId="berschrift8Zchn">
    <w:name w:val="Überschrift 8 Zchn"/>
    <w:basedOn w:val="Absatz-Standardschriftart"/>
    <w:link w:val="berschrift8"/>
    <w:uiPriority w:val="9"/>
    <w:semiHidden/>
    <w:rsid w:val="00774D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774DA7"/>
    <w:pPr>
      <w:spacing w:line="480" w:lineRule="auto"/>
      <w:outlineLvl w:val="9"/>
    </w:pPr>
    <w:rPr>
      <w:b/>
      <w:u w:val="single"/>
      <w:lang w:val="en-US"/>
    </w:rPr>
  </w:style>
  <w:style w:type="character" w:customStyle="1" w:styleId="CitaviBibliographySubheading8Zchn">
    <w:name w:val="Citavi Bibliography Subheading 8 Zchn"/>
    <w:basedOn w:val="Absatz-Standardschriftart"/>
    <w:link w:val="CitaviBibliographySubheading8"/>
    <w:uiPriority w:val="99"/>
    <w:rsid w:val="00774DA7"/>
    <w:rPr>
      <w:rFonts w:asciiTheme="majorHAnsi" w:eastAsiaTheme="majorEastAsia" w:hAnsiTheme="majorHAnsi" w:cstheme="majorBidi"/>
      <w:b/>
      <w:i/>
      <w:iCs/>
      <w:color w:val="272727" w:themeColor="text1" w:themeTint="D8"/>
      <w:sz w:val="21"/>
      <w:szCs w:val="21"/>
      <w:u w:val="single"/>
      <w:lang w:val="en-US"/>
    </w:rPr>
  </w:style>
  <w:style w:type="character" w:customStyle="1" w:styleId="berschrift9Zchn">
    <w:name w:val="Überschrift 9 Zchn"/>
    <w:basedOn w:val="Absatz-Standardschriftart"/>
    <w:link w:val="berschrift9"/>
    <w:uiPriority w:val="9"/>
    <w:semiHidden/>
    <w:rsid w:val="00774DA7"/>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774D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312358EFCF94CE09DA04D9B89978C90"/>
        <w:category>
          <w:name w:val="Allgemein"/>
          <w:gallery w:val="placeholder"/>
        </w:category>
        <w:types>
          <w:type w:val="bbPlcHdr"/>
        </w:types>
        <w:behaviors>
          <w:behavior w:val="content"/>
        </w:behaviors>
        <w:guid w:val="{1809DDB5-E652-41B5-9176-D9D4AF45C728}"/>
      </w:docPartPr>
      <w:docPartBody>
        <w:p w:rsidR="004B3917" w:rsidRDefault="009D7334" w:rsidP="009D7334">
          <w:pPr>
            <w:pStyle w:val="0312358EFCF94CE09DA04D9B89978C90"/>
          </w:pPr>
          <w:r w:rsidRPr="00015241">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2CF9D5A3-9F57-41A1-846D-99C308DD3B2C}"/>
      </w:docPartPr>
      <w:docPartBody>
        <w:p w:rsidR="005900E7" w:rsidRDefault="00E95EA4">
          <w:r w:rsidRPr="00BC2C0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334"/>
    <w:rsid w:val="000A4433"/>
    <w:rsid w:val="001068E0"/>
    <w:rsid w:val="00330C3D"/>
    <w:rsid w:val="003B1E75"/>
    <w:rsid w:val="00470329"/>
    <w:rsid w:val="004B3917"/>
    <w:rsid w:val="00541C99"/>
    <w:rsid w:val="005900E7"/>
    <w:rsid w:val="009D7334"/>
    <w:rsid w:val="00E95EA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95EA4"/>
    <w:rPr>
      <w:color w:val="808080"/>
    </w:rPr>
  </w:style>
  <w:style w:type="paragraph" w:customStyle="1" w:styleId="0312358EFCF94CE09DA04D9B89978C90">
    <w:name w:val="0312358EFCF94CE09DA04D9B89978C90"/>
    <w:rsid w:val="009D73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2841</Words>
  <Characters>206904</Characters>
  <Application>Microsoft Office Word</Application>
  <DocSecurity>0</DocSecurity>
  <Lines>1724</Lines>
  <Paragraphs>478</Paragraphs>
  <ScaleCrop>false</ScaleCrop>
  <Company/>
  <LinksUpToDate>false</LinksUpToDate>
  <CharactersWithSpaces>23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gur Sahin</dc:creator>
  <cp:keywords/>
  <dc:description/>
  <cp:lastModifiedBy>Ugur Sahin</cp:lastModifiedBy>
  <cp:revision>12</cp:revision>
  <dcterms:created xsi:type="dcterms:W3CDTF">2021-01-08T17:00:00Z</dcterms:created>
  <dcterms:modified xsi:type="dcterms:W3CDTF">2021-01-1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UTTIEF</vt:lpwstr>
  </property>
  <property fmtid="{D5CDD505-2E9C-101B-9397-08002B2CF9AE}" pid="3" name="CitaviDocumentProperty_0">
    <vt:lpwstr>2725fc48-f048-4179-a0ea-0b5b720a1062</vt:lpwstr>
  </property>
  <property fmtid="{D5CDD505-2E9C-101B-9397-08002B2CF9AE}" pid="4" name="CitaviDocumentProperty_1">
    <vt:lpwstr>6.7.0.0</vt:lpwstr>
  </property>
  <property fmtid="{D5CDD505-2E9C-101B-9397-08002B2CF9AE}" pid="5" name="CitaviDocumentProperty_6">
    <vt:lpwstr>False</vt:lpwstr>
  </property>
  <property fmtid="{D5CDD505-2E9C-101B-9397-08002B2CF9AE}" pid="6" name="CitaviDocumentProperty_8">
    <vt:lpwstr>CloudProjectKey=o2aoi9eu5nml1p6gbiwb9td2y42vevyriolxpjn74we6epes8y; ProjectName=HAUTTIEF</vt:lpwstr>
  </property>
</Properties>
</file>